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DE5637"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05D23A9A" w:rsidR="00770789" w:rsidRPr="000724A2" w:rsidRDefault="009136AF" w:rsidP="000E065B">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002D35" w:rsidRPr="00002D35">
        <w:rPr>
          <w:noProof/>
        </w:rPr>
        <w:t xml:space="preserve">cloud computing, Big Data, Bring </w:t>
      </w:r>
      <w:r w:rsidR="00002D35" w:rsidRPr="006959F9">
        <w:rPr>
          <w:noProof/>
        </w:rPr>
        <w:t>Your</w:t>
      </w:r>
      <w:r w:rsidR="00002D35" w:rsidRPr="00002D35">
        <w:rPr>
          <w:noProof/>
        </w:rPr>
        <w:t xml:space="preserve"> </w:t>
      </w:r>
      <w:r w:rsidR="00002D35" w:rsidRPr="006959F9">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fMSs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fMS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5E8921E6" w:rsidR="004C5B51" w:rsidRDefault="0094403D" w:rsidP="000E065B">
      <w:pPr>
        <w:jc w:val="both"/>
        <w:rPr>
          <w:spacing w:val="-1"/>
          <w:lang w:eastAsia="x-none"/>
        </w:rPr>
      </w:pPr>
      <w:r>
        <w:t xml:space="preserve">To accomplish </w:t>
      </w:r>
      <w:r w:rsidR="00D737C1" w:rsidRPr="006959F9">
        <w:rPr>
          <w:noProof/>
        </w:rPr>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770789">
        <w:t xml:space="preserve">. </w:t>
      </w:r>
      <w:r w:rsidR="00770789" w:rsidRPr="006959F9">
        <w:rPr>
          <w:noProof/>
        </w:rPr>
        <w:t>According to National Institute of Standards and Technology (NIST) - “</w:t>
      </w:r>
      <w:r w:rsidR="00770789" w:rsidRPr="006959F9">
        <w:rPr>
          <w:i/>
          <w:noProof/>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6959F9">
        <w:rPr>
          <w:noProof/>
        </w:rPr>
        <w:t>”</w:t>
      </w:r>
      <w:r w:rsidR="00770789">
        <w:t xml:space="preserve"> </w:t>
      </w:r>
      <w:r w:rsidR="00770789">
        <w:fldChar w:fldCharType="begin" w:fldLock="1"/>
      </w:r>
      <w:r w:rsidR="0077078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rsidR="00770789">
        <w:fldChar w:fldCharType="separate"/>
      </w:r>
      <w:r w:rsidR="00770789" w:rsidRPr="005F4E30">
        <w:rPr>
          <w:noProof/>
        </w:rPr>
        <w:t>[4]</w:t>
      </w:r>
      <w:r w:rsidR="00770789">
        <w:fldChar w:fldCharType="end"/>
      </w:r>
      <w:r w:rsidR="00770789" w:rsidRPr="00E7507F">
        <w:t xml:space="preserve">. </w:t>
      </w:r>
      <w:r w:rsidR="00093425">
        <w:t xml:space="preserve">Access control is always </w:t>
      </w:r>
      <w:r w:rsidR="003F609E">
        <w:rPr>
          <w:noProof/>
        </w:rPr>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rPr>
          <w:noProof/>
        </w:rPr>
        <w:t xml:space="preserve">secure </w:t>
      </w:r>
      <w:r w:rsidR="008F1EBD">
        <w:rPr>
          <w:noProof/>
        </w:rPr>
        <w:t xml:space="preserve">critical </w:t>
      </w:r>
      <w:r w:rsidR="00067599" w:rsidRPr="00AD4C9E">
        <w:rPr>
          <w:noProof/>
        </w:rPr>
        <w:t>assets</w:t>
      </w:r>
      <w:r w:rsidR="00770789">
        <w:t xml:space="preserve"> of distributed workflow system that deals with multi-users and</w:t>
      </w:r>
      <w:r w:rsidR="00593494">
        <w:t xml:space="preserve"> the</w:t>
      </w:r>
      <w:r w:rsidR="00770789">
        <w:t xml:space="preserve"> </w:t>
      </w:r>
      <w:r w:rsidR="00770789" w:rsidRPr="00593494">
        <w:rPr>
          <w:noProof/>
        </w:rPr>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770789" w:rsidRPr="00E7507F">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5]" }, "properties" : { "noteIndex" : 0 }, "schema" : "https://github.com/citation-style-language/schema/raw/master/csl-citation.json" }</w:instrText>
      </w:r>
      <w:r w:rsidR="00770789" w:rsidRPr="00E7507F">
        <w:fldChar w:fldCharType="separate"/>
      </w:r>
      <w:r w:rsidR="00770789" w:rsidRPr="00E7507F">
        <w:rPr>
          <w:noProof/>
        </w:rPr>
        <w:t>[5]</w:t>
      </w:r>
      <w:r w:rsidR="00770789" w:rsidRPr="00E7507F">
        <w:fldChar w:fldCharType="end"/>
      </w:r>
      <w:r w:rsidR="00770789" w:rsidRPr="00E7507F">
        <w:fldChar w:fldCharType="begin" w:fldLock="1"/>
      </w:r>
      <w:r w:rsidR="00770789" w:rsidRPr="00E7507F">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6]" }, "properties" : { "noteIndex" : 0 }, "schema" : "https://github.com/citation-style-language/schema/raw/master/csl-citation.json" }</w:instrText>
      </w:r>
      <w:r w:rsidR="00770789" w:rsidRPr="00E7507F">
        <w:fldChar w:fldCharType="separate"/>
      </w:r>
      <w:r w:rsidR="00770789" w:rsidRPr="00E7507F">
        <w:rPr>
          <w:noProof/>
        </w:rPr>
        <w:t>[6]</w:t>
      </w:r>
      <w:r w:rsidR="00770789" w:rsidRPr="00E7507F">
        <w:fldChar w:fldCharType="end"/>
      </w:r>
      <w:r w:rsidR="00770789" w:rsidRPr="00E7507F">
        <w:fldChar w:fldCharType="begin" w:fldLock="1"/>
      </w:r>
      <w:r w:rsidR="00770789" w:rsidRPr="00E7507F">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7]" }, "properties" : { "noteIndex" : 0 }, "schema" : "https://github.com/citation-style-language/schema/raw/master/csl-citation.json" }</w:instrText>
      </w:r>
      <w:r w:rsidR="00770789" w:rsidRPr="00E7507F">
        <w:fldChar w:fldCharType="separate"/>
      </w:r>
      <w:r w:rsidR="00770789" w:rsidRPr="00E7507F">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14DC">
        <w:rPr>
          <w:spacing w:val="-1"/>
          <w:lang w:eastAsia="x-none"/>
        </w:rPr>
        <w:t xml:space="preserve"> </w:t>
      </w:r>
      <w:r w:rsidR="00770789">
        <w:rPr>
          <w:spacing w:val="-1"/>
          <w:lang w:eastAsia="x-none"/>
        </w:rPr>
        <w:t xml:space="preserve">using </w:t>
      </w:r>
      <w:r w:rsidR="00770789" w:rsidRPr="00730DF7">
        <w:rPr>
          <w:spacing w:val="-1"/>
          <w:lang w:eastAsia="x-none"/>
        </w:rPr>
        <w:t>traditional security</w:t>
      </w:r>
      <w:r w:rsidR="00770789">
        <w:rPr>
          <w:spacing w:val="-1"/>
          <w:lang w:eastAsia="x-none"/>
        </w:rPr>
        <w:t xml:space="preserve"> methods. </w:t>
      </w:r>
      <w:r w:rsidR="00770789">
        <w:t>Unfortunately, t</w:t>
      </w:r>
      <w:r w:rsidR="00770789">
        <w:rPr>
          <w:spacing w:val="-1"/>
          <w:lang w:eastAsia="x-none"/>
        </w:rPr>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rPr>
          <w:noProof/>
        </w:rPr>
        <w:t>by</w:t>
      </w:r>
      <w:r w:rsidR="00680274" w:rsidRPr="00C32CD0">
        <w:t xml:space="preserve"> each application’</w:t>
      </w:r>
      <w:r w:rsidR="00680274">
        <w:t xml:space="preserve">s backend database or via hard-wiring within code-level which can make them </w:t>
      </w:r>
      <w:r w:rsidR="000C34C7">
        <w:rPr>
          <w:noProof/>
        </w:rPr>
        <w:t>harder</w:t>
      </w:r>
      <w:r w:rsidR="00680274" w:rsidRPr="000C34C7">
        <w:rPr>
          <w:noProof/>
        </w:rPr>
        <w:t xml:space="preserve"> to address</w:t>
      </w:r>
      <w:r w:rsidR="00680274">
        <w:t xml:space="preserve"> the dynamic organizational changes and </w:t>
      </w:r>
      <w:r w:rsidR="00680274" w:rsidRPr="00AD4C9E">
        <w:rPr>
          <w:noProof/>
        </w:rPr>
        <w:t>restructuring</w:t>
      </w:r>
      <w:r w:rsidR="00680274">
        <w:t xml:space="preserve"> processes. </w:t>
      </w:r>
      <w:r w:rsidR="00B179E7">
        <w:rPr>
          <w:noProof/>
          <w:spacing w:val="-1"/>
          <w:lang w:eastAsia="x-none"/>
        </w:rPr>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rPr>
          <w:noProof/>
        </w:rPr>
        <w:t>T</w:t>
      </w:r>
      <w:r w:rsidR="00A52F69" w:rsidRPr="000D67F9">
        <w:rPr>
          <w:noProof/>
        </w:rPr>
        <w:t>o</w:t>
      </w:r>
      <w:r w:rsidR="00770789">
        <w:t xml:space="preserve"> make such WfMS more secure and </w:t>
      </w:r>
      <w:r w:rsidR="00770789" w:rsidRPr="00557FF8">
        <w:rPr>
          <w:noProof/>
        </w:rPr>
        <w:t>maintainable</w:t>
      </w:r>
      <w:r w:rsidR="00557FF8">
        <w:rPr>
          <w:noProof/>
        </w:rPr>
        <w:t>,</w:t>
      </w:r>
      <w:r w:rsidR="00770789">
        <w:t xml:space="preserve"> we need </w:t>
      </w:r>
      <w:r w:rsidR="00770789" w:rsidRPr="000C34C7">
        <w:rPr>
          <w:noProof/>
        </w:rPr>
        <w:t xml:space="preserve">to </w:t>
      </w:r>
      <w:r w:rsidR="000C34C7">
        <w:rPr>
          <w:noProof/>
        </w:rPr>
        <w:t>separate clearly</w:t>
      </w:r>
      <w:r w:rsidR="009B0795">
        <w:rPr>
          <w:noProof/>
        </w:rPr>
        <w:t xml:space="preserve"> </w:t>
      </w:r>
      <w:r w:rsidR="00770789">
        <w:rPr>
          <w:spacing w:val="-1"/>
          <w:lang w:eastAsia="x-none"/>
        </w:rPr>
        <w:t xml:space="preserve">the business logic </w:t>
      </w:r>
      <w:r w:rsidR="000D67F9">
        <w:rPr>
          <w:spacing w:val="-1"/>
          <w:lang w:eastAsia="x-none"/>
        </w:rPr>
        <w:t>from</w:t>
      </w:r>
      <w:r w:rsidR="00770789">
        <w:rPr>
          <w:spacing w:val="-1"/>
          <w:lang w:eastAsia="x-none"/>
        </w:rPr>
        <w:t xml:space="preserve"> the security features</w:t>
      </w:r>
      <w:r w:rsidR="00EC1A19">
        <w:rPr>
          <w:spacing w:val="-1"/>
          <w:lang w:eastAsia="x-none"/>
        </w:rPr>
        <w:t xml:space="preserve"> so</w:t>
      </w:r>
      <w:r w:rsidR="00770789">
        <w:rPr>
          <w:spacing w:val="-1"/>
          <w:lang w:eastAsia="x-none"/>
        </w:rPr>
        <w:t xml:space="preserve"> that </w:t>
      </w:r>
      <w:r w:rsidR="00770789" w:rsidRPr="00D813D7">
        <w:rPr>
          <w:spacing w:val="-1"/>
          <w:lang w:eastAsia="x-none"/>
        </w:rPr>
        <w:t>authorization logic</w:t>
      </w:r>
      <w:r w:rsidR="000C34C7">
        <w:rPr>
          <w:spacing w:val="-1"/>
          <w:lang w:eastAsia="x-none"/>
        </w:rPr>
        <w:t>s</w:t>
      </w:r>
      <w:r w:rsidR="00770789" w:rsidRPr="00D813D7">
        <w:rPr>
          <w:spacing w:val="-1"/>
          <w:lang w:eastAsia="x-none"/>
        </w:rPr>
        <w:t xml:space="preserve"> </w:t>
      </w:r>
      <w:r w:rsidR="000C34C7">
        <w:rPr>
          <w:spacing w:val="-1"/>
          <w:lang w:eastAsia="x-none"/>
        </w:rPr>
        <w:t xml:space="preserve">do not need to </w:t>
      </w:r>
      <w:r w:rsidR="000C34C7" w:rsidRPr="006959F9">
        <w:rPr>
          <w:noProof/>
          <w:spacing w:val="-1"/>
          <w:lang w:eastAsia="x-none"/>
        </w:rPr>
        <w:t>be managed</w:t>
      </w:r>
      <w:r w:rsidR="000C34C7">
        <w:rPr>
          <w:spacing w:val="-1"/>
          <w:lang w:eastAsia="x-none"/>
        </w:rPr>
        <w:t xml:space="preserve"> within the code rather can</w:t>
      </w:r>
      <w:r w:rsidR="00770789" w:rsidRPr="00D813D7">
        <w:rPr>
          <w:spacing w:val="-1"/>
          <w:lang w:eastAsia="x-none"/>
        </w:rPr>
        <w:t xml:space="preserve"> </w:t>
      </w:r>
      <w:r w:rsidR="00770789" w:rsidRPr="000C34C7">
        <w:rPr>
          <w:noProof/>
          <w:spacing w:val="-1"/>
          <w:lang w:eastAsia="x-none"/>
        </w:rPr>
        <w:t>be created and maintained external to the application.</w:t>
      </w:r>
      <w:r w:rsidR="00770789" w:rsidRPr="00D813D7">
        <w:rPr>
          <w:spacing w:val="-1"/>
          <w:lang w:eastAsia="x-none"/>
        </w:rPr>
        <w:t xml:space="preserve"> </w:t>
      </w:r>
    </w:p>
    <w:p w14:paraId="301F7658" w14:textId="6E040B78" w:rsidR="00770789" w:rsidRDefault="00AD4C9E" w:rsidP="000E065B">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B0DB431"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 xml:space="preserve">(QoS)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rsidR="008376C7">
        <w:t xml:space="preserve">By adopting such </w:t>
      </w:r>
      <w:r w:rsidR="008376C7" w:rsidRPr="008376C7">
        <w:t>digital transformation</w:t>
      </w:r>
      <w:r>
        <w:t xml:space="preserve">,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B7F34">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2D171383"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6954505E" w14:textId="77777777" w:rsidR="00493ED2" w:rsidRDefault="00493ED2" w:rsidP="000E065B">
      <w:pPr>
        <w:jc w:val="both"/>
      </w:pPr>
    </w:p>
    <w:p w14:paraId="0B7C6CD8" w14:textId="77777777" w:rsidR="00770789" w:rsidRDefault="00770789" w:rsidP="000E065B">
      <w:pPr>
        <w:pStyle w:val="Heading1"/>
        <w:numPr>
          <w:ilvl w:val="0"/>
          <w:numId w:val="11"/>
        </w:numPr>
        <w:jc w:val="both"/>
      </w:pPr>
      <w:r w:rsidRPr="004E5985">
        <w:lastRenderedPageBreak/>
        <w:t>Thesis Statement</w:t>
      </w:r>
    </w:p>
    <w:p w14:paraId="669F2A3B" w14:textId="5759629E" w:rsidR="003B4140" w:rsidRDefault="00770789" w:rsidP="000E065B">
      <w:pPr>
        <w:autoSpaceDE w:val="0"/>
        <w:autoSpaceDN w:val="0"/>
        <w:adjustRightInd w:val="0"/>
        <w:spacing w:after="0"/>
        <w:jc w:val="both"/>
      </w:pPr>
      <w:r w:rsidRPr="000A3DC2">
        <w:rPr>
          <w:noProof/>
        </w:rPr>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31367544" w:rsidR="00AF659E" w:rsidRDefault="00770789" w:rsidP="000E065B">
      <w:pPr>
        <w:autoSpaceDE w:val="0"/>
        <w:autoSpaceDN w:val="0"/>
        <w:adjustRightInd w:val="0"/>
        <w:spacing w:after="0"/>
        <w:jc w:val="both"/>
      </w:pPr>
      <w:r>
        <w:t xml:space="preserve">In </w:t>
      </w:r>
      <w:r w:rsidRPr="00F07116">
        <w:t xml:space="preserve">GPWfMS,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B7F34">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4B0DD07E"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0127F6">
        <w:rPr>
          <w:noProof/>
        </w:rPr>
        <w:t xml:space="preserve"> </w:t>
      </w:r>
      <w:r>
        <w:rPr>
          <w:noProof/>
        </w:rPr>
        <w:t xml:space="preserve">By this separation of logics, we can achieve </w:t>
      </w:r>
      <w:r w:rsidR="00770789" w:rsidRPr="00F07116">
        <w:rPr>
          <w:noProof/>
        </w:rPr>
        <w:t>more fine-grained control of those</w:t>
      </w:r>
      <w:r w:rsidR="00770789" w:rsidRPr="00F07116">
        <w:t xml:space="preserv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B7F34">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r w:rsidR="00414D16">
        <w:t xml:space="preserve"> </w:t>
      </w:r>
      <w:r w:rsidR="000127F6" w:rsidRPr="00A641C5">
        <w:rPr>
          <w:noProof/>
        </w:rPr>
        <w:t>The</w:t>
      </w:r>
      <w:r w:rsidR="00622560">
        <w:rPr>
          <w:noProof/>
        </w:rPr>
        <w:t>se</w:t>
      </w:r>
      <w:r w:rsidR="000127F6" w:rsidRPr="00A641C5">
        <w:rPr>
          <w:noProof/>
        </w:rPr>
        <w:t xml:space="preserve"> capabilities offered by </w:t>
      </w:r>
      <w:r w:rsidR="000127F6">
        <w:rPr>
          <w:noProof/>
        </w:rPr>
        <w:t>ABAC</w:t>
      </w:r>
      <w:r w:rsidR="000127F6" w:rsidRPr="00A641C5">
        <w:rPr>
          <w:noProof/>
        </w:rPr>
        <w:t xml:space="preserve"> enable truly fine-grained and dynamic authorization that can be made context-aware and risk </w:t>
      </w:r>
      <w:r w:rsidR="000127F6" w:rsidRPr="0055288A">
        <w:rPr>
          <w:noProof/>
        </w:rPr>
        <w:t>intelligent</w:t>
      </w:r>
      <w:r w:rsidR="000127F6" w:rsidRPr="00A641C5">
        <w:rPr>
          <w:noProof/>
        </w:rPr>
        <w:t>.</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3D7AC1CD"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B7F34">
        <w:rPr>
          <w:noProof/>
        </w:rPr>
        <w:t>was made</w:t>
      </w:r>
      <w:r>
        <w:t xml:space="preserve"> by</w:t>
      </w:r>
      <w:r w:rsidRPr="00F50E31">
        <w:t xml:space="preserve"> Workflow Management Coalition</w:t>
      </w:r>
      <w:r>
        <w:t xml:space="preserve"> </w:t>
      </w:r>
      <w:r w:rsidRPr="002837DB">
        <w:t>(WfMC)</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B7F34">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8]", "plainTextFormattedCitation" : "[8]", "previouslyFormattedCitation" : "[8]" }, "properties" : { "noteIndex" : 0 }, "schema" : "https://github.com/citation-style-language/schema/raw/master/csl-citation.json" }</w:instrText>
      </w:r>
      <w:r>
        <w:fldChar w:fldCharType="separate"/>
      </w:r>
      <w:r w:rsidRPr="002A1A63">
        <w:rPr>
          <w:noProof/>
        </w:rPr>
        <w:t>[8]</w:t>
      </w:r>
      <w:r>
        <w:fldChar w:fldCharType="end"/>
      </w:r>
      <w:r>
        <w:t>.</w:t>
      </w:r>
      <w:r w:rsidRPr="008078FE">
        <w:t xml:space="preserve"> </w:t>
      </w:r>
      <w:r>
        <w:t xml:space="preserve">The WfMC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xml:space="preserve">, data </w:t>
      </w:r>
      <w:r>
        <w:lastRenderedPageBreak/>
        <w:t>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paper </w:t>
      </w:r>
      <w:r>
        <w:fldChar w:fldCharType="begin" w:fldLock="1"/>
      </w:r>
      <w:r>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9]", "plainTextFormattedCitation" : "[9]", "previouslyFormattedCitation" : "[9]" }, "properties" : { "noteIndex" : 0 }, "schema" : "https://github.com/citation-style-language/schema/raw/master/csl-citation.json" }</w:instrText>
      </w:r>
      <w:r>
        <w:fldChar w:fldCharType="separate"/>
      </w:r>
      <w:r w:rsidRPr="002A1A63">
        <w:rPr>
          <w:noProof/>
        </w:rPr>
        <w:t>[9]</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1E3E16D9" w:rsidR="009D077C" w:rsidRDefault="009D077C" w:rsidP="000E065B">
      <w:pPr>
        <w:spacing w:line="240" w:lineRule="auto"/>
        <w:jc w:val="both"/>
      </w:pPr>
      <w:r w:rsidRPr="00D252D1">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Pr="00DF487E">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rsidRPr="00DF487E">
        <w:fldChar w:fldCharType="separate"/>
      </w:r>
      <w:r w:rsidRPr="00DF487E">
        <w:rPr>
          <w:noProof/>
        </w:rPr>
        <w:t>[10]</w:t>
      </w:r>
      <w:r w:rsidRPr="00DF487E">
        <w:fldChar w:fldCharType="end"/>
      </w:r>
      <w:r w:rsidRPr="00D252D1">
        <w:t>.</w:t>
      </w:r>
      <w:r w:rsidRPr="00DF487E">
        <w:t xml:space="preserve"> </w:t>
      </w:r>
      <w:r w:rsidR="00AD078A">
        <w:t xml:space="preserve">As WfMSs </w:t>
      </w:r>
      <w:r w:rsidR="00AD078A" w:rsidRPr="00622560">
        <w:rPr>
          <w:noProof/>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fldChar w:fldCharType="separate"/>
      </w:r>
      <w:r w:rsidRPr="002A1A63">
        <w:rPr>
          <w:noProof/>
        </w:rPr>
        <w:t>[10]</w:t>
      </w:r>
      <w:r>
        <w:fldChar w:fldCharType="end"/>
      </w:r>
      <w:r w:rsidRPr="00F07116">
        <w:t xml:space="preserve"> and ABAC without the concept of DOA and Obligations. </w:t>
      </w:r>
      <w:r w:rsidRPr="00A81892">
        <w:t>NIST</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F86EB5">
        <w:rPr>
          <w:noProof/>
        </w:rPr>
        <w:t>[4]</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FAEA5C7"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Pr="00273EAF">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1]", "plainTextFormattedCitation" : "[11]", "previouslyFormattedCitation" : "[11]" }, "properties" : { "noteIndex" : 0 }, "schema" : "https://github.com/citation-style-language/schema/raw/master/csl-citation.json" }</w:instrText>
      </w:r>
      <w:r w:rsidRPr="00273EAF">
        <w:fldChar w:fldCharType="separate"/>
      </w:r>
      <w:r w:rsidRPr="00273EAF">
        <w:rPr>
          <w:noProof/>
        </w:rPr>
        <w:t>[11]</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52C0BF16" w:rsidR="00D84069" w:rsidRDefault="009D077C" w:rsidP="00382382">
      <w:pPr>
        <w:spacing w:after="0" w:line="240" w:lineRule="auto"/>
        <w:jc w:val="both"/>
      </w:pPr>
      <w:r>
        <w:t xml:space="preserve">Even though we are experiencing unprecedented popularity </w:t>
      </w:r>
      <w:r w:rsidRPr="0095444B">
        <w:t>rise</w:t>
      </w:r>
      <w:r>
        <w:t xml:space="preserve"> of WfMSs,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 xml:space="preserve">uties (SoD),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One of the many outstanding technical challenges of adaptive WfMS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64E0D144"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GPWfMS</w:t>
      </w:r>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r w:rsidR="00491922">
        <w:t>GPWfMS</w:t>
      </w:r>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on Appendix V</w:t>
      </w:r>
      <w:r w:rsidR="000D312A">
        <w:t>I</w:t>
      </w:r>
      <w:r w:rsidR="00EF6EF2">
        <w:t>.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hich </w:t>
      </w:r>
      <w:r w:rsidR="00EC41FB" w:rsidRPr="001956CF">
        <w:t xml:space="preserve">lack the </w:t>
      </w:r>
      <w:r w:rsidR="00EC41FB" w:rsidRPr="005936B8">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5936B8">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A667F">
        <w:rPr>
          <w:noProof/>
        </w:rPr>
        <w:t>is</w:t>
      </w:r>
      <w:r w:rsidR="00EC41FB" w:rsidRPr="00AA667F">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w:t>
      </w:r>
      <w:r w:rsidR="00EC41FB" w:rsidRPr="001956CF">
        <w:lastRenderedPageBreak/>
        <w:t>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3F5F86C0" w:rsidR="00770789" w:rsidRDefault="00770789" w:rsidP="000E065B">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0AD826D5" w:rsidR="00770789" w:rsidRDefault="00770789" w:rsidP="0083409B">
      <w:pPr>
        <w:pStyle w:val="Caption"/>
        <w:rPr>
          <w:noProof/>
        </w:rPr>
      </w:pPr>
      <w:bookmarkStart w:id="0" w:name="_Ref448102198"/>
      <w:r>
        <w:t xml:space="preserve">Figure </w:t>
      </w:r>
      <w:r w:rsidR="00DE5637">
        <w:fldChar w:fldCharType="begin"/>
      </w:r>
      <w:r w:rsidR="00DE5637">
        <w:instrText xml:space="preserve"> SEQ Figure \* ARABIC </w:instrText>
      </w:r>
      <w:r w:rsidR="00DE5637">
        <w:fldChar w:fldCharType="separate"/>
      </w:r>
      <w:r w:rsidR="00C413D9">
        <w:rPr>
          <w:noProof/>
        </w:rPr>
        <w:t>1</w:t>
      </w:r>
      <w:r w:rsidR="00DE5637">
        <w:rPr>
          <w:noProof/>
        </w:rPr>
        <w:fldChar w:fldCharType="end"/>
      </w:r>
      <w:bookmarkEnd w:id="0"/>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CF01D30" w14:textId="5F5C00C9" w:rsidR="0056775E" w:rsidRDefault="00770789" w:rsidP="0056775E">
      <w:pPr>
        <w:spacing w:before="240" w:after="0"/>
        <w:jc w:val="both"/>
        <w:rPr>
          <w:spacing w:val="-1"/>
          <w:lang w:val="x-none"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sidR="008F7F68">
        <w:rPr>
          <w:spacing w:val="-1"/>
          <w:lang w:val="x-none" w:eastAsia="x-none"/>
        </w:rPr>
        <w:t xml:space="preserve"> and </w:t>
      </w:r>
      <w:r w:rsidR="008F7F68">
        <w:rPr>
          <w:spacing w:val="-1"/>
          <w:lang w:eastAsia="x-none"/>
        </w:rPr>
        <w:t xml:space="preserve">UML diagrams </w:t>
      </w:r>
      <w:r w:rsidR="000C2711">
        <w:rPr>
          <w:spacing w:val="-1"/>
          <w:lang w:eastAsia="x-none"/>
        </w:rPr>
        <w:t>in</w:t>
      </w:r>
      <w:r w:rsidR="008F7F68">
        <w:rPr>
          <w:spacing w:val="-1"/>
          <w:lang w:eastAsia="x-none"/>
        </w:rPr>
        <w:t xml:space="preserve"> </w:t>
      </w:r>
      <w:r w:rsidR="000D312A">
        <w:rPr>
          <w:spacing w:val="-1"/>
          <w:lang w:eastAsia="x-none"/>
        </w:rPr>
        <w:t xml:space="preserve">Appendix I, II </w:t>
      </w:r>
      <w:r w:rsidR="009337FD">
        <w:rPr>
          <w:spacing w:val="-1"/>
          <w:lang w:eastAsia="x-none"/>
        </w:rPr>
        <w:t>and II</w:t>
      </w:r>
      <w:r w:rsidR="000D312A">
        <w:rPr>
          <w:spacing w:val="-1"/>
          <w:lang w:eastAsia="x-none"/>
        </w:rPr>
        <w:t>I</w:t>
      </w:r>
      <w:r w:rsidR="009337FD">
        <w:rPr>
          <w:spacing w:val="-1"/>
          <w:lang w:eastAsia="x-none"/>
        </w:rPr>
        <w:t xml:space="preserve">,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A667F">
        <w:rPr>
          <w:noProof/>
          <w:spacing w:val="-1"/>
          <w:lang w:eastAsia="x-none"/>
        </w:rPr>
        <w:t xml:space="preserve">be </w:t>
      </w:r>
      <w:r w:rsidRPr="00AA667F">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2155AF57" w14:textId="0640BF1B" w:rsidR="00770789" w:rsidRDefault="00770789" w:rsidP="0056775E">
      <w:pPr>
        <w:spacing w:before="240"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lastRenderedPageBreak/>
        <w:t>workflow</w:t>
      </w:r>
      <w:r w:rsidRPr="00C1115B">
        <w:rPr>
          <w:spacing w:val="-1"/>
          <w:lang w:val="x-none" w:eastAsia="x-none"/>
        </w:rPr>
        <w:t xml:space="preserve"> </w:t>
      </w:r>
      <w:r w:rsidRPr="00545013">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545013">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545013">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GPWfMS which may involve various subjects trying to perform certain actions on </w:t>
      </w:r>
      <w:r w:rsidR="00B56489">
        <w:rPr>
          <w:noProof/>
        </w:rPr>
        <w:t>different</w:t>
      </w:r>
      <w:r>
        <w:t xml:space="preserve">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w:t>
      </w:r>
      <w:r w:rsidR="008522B4" w:rsidRPr="005B45D9">
        <w:rPr>
          <w:noProof/>
        </w:rPr>
        <w:t xml:space="preserve">be </w:t>
      </w:r>
      <w:r w:rsidRPr="005B45D9">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sidR="007C6D4C">
        <w:rPr>
          <w:rFonts w:ascii="Arial" w:hAnsi="Arial" w:cs="Arial"/>
          <w:color w:val="000000"/>
          <w:shd w:val="clear" w:color="auto" w:fill="FFFFFF"/>
        </w:rPr>
        <w:t xml:space="preserve"> </w:t>
      </w:r>
      <w:r w:rsidR="008D5092">
        <w:rPr>
          <w:spacing w:val="-1"/>
          <w:lang w:eastAsia="x-none"/>
        </w:rPr>
        <w:t>A</w:t>
      </w:r>
      <w:r>
        <w:rPr>
          <w:spacing w:val="-1"/>
          <w:lang w:eastAsia="x-none"/>
        </w:rPr>
        <w:t>ccess level r</w:t>
      </w:r>
      <w:r>
        <w:t>ules are created</w:t>
      </w:r>
      <w:r w:rsidR="007E1648">
        <w:rPr>
          <w:noProof/>
        </w:rPr>
        <w:t xml:space="preserve"> and evaluated </w:t>
      </w:r>
      <w:r>
        <w:t xml:space="preserve">to determine how </w:t>
      </w:r>
      <w:r w:rsidR="00446923">
        <w:t xml:space="preserve">proposal-related information </w:t>
      </w:r>
      <w:r w:rsidR="00446923" w:rsidRPr="005B45D9">
        <w:rPr>
          <w:noProof/>
        </w:rPr>
        <w:t>is controlled</w:t>
      </w:r>
      <w:r w:rsidR="00446923">
        <w:t xml:space="preserve">, processed, routed, and </w:t>
      </w:r>
      <w:r>
        <w:t>tracked</w:t>
      </w:r>
      <w:r w:rsidR="008D5092">
        <w:t xml:space="preserve"> to make decisions in every </w:t>
      </w:r>
      <w:r w:rsidR="008D5092" w:rsidRPr="006959F9">
        <w:rPr>
          <w:noProof/>
        </w:rPr>
        <w:t>activit</w:t>
      </w:r>
      <w:r w:rsidR="006959F9">
        <w:rPr>
          <w:noProof/>
        </w:rPr>
        <w:t>y</w:t>
      </w:r>
      <w:r>
        <w:t xml:space="preserve">.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0E065B">
      <w:pPr>
        <w:spacing w:after="0"/>
        <w:jc w:val="both"/>
        <w:rPr>
          <w:spacing w:val="-1"/>
          <w:lang w:val="x-none" w:eastAsia="x-none"/>
        </w:rPr>
      </w:pPr>
    </w:p>
    <w:p w14:paraId="6F3471A6" w14:textId="0990C045"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203BBE">
        <w:rPr>
          <w:noProof/>
          <w:spacing w:val="-1"/>
          <w:lang w:eastAsia="x-none"/>
        </w:rPr>
        <w:t>advance</w:t>
      </w:r>
      <w:r w:rsidR="00203BBE">
        <w:rPr>
          <w:noProof/>
          <w:spacing w:val="-1"/>
          <w:lang w:eastAsia="x-none"/>
        </w:rPr>
        <w:t>d</w:t>
      </w:r>
      <w:r w:rsidR="00B60B7F">
        <w:rPr>
          <w:noProof/>
          <w:spacing w:val="-1"/>
          <w:lang w:eastAsia="x-none"/>
        </w:rPr>
        <w:t xml:space="preserv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A9577C">
        <w:rPr>
          <w:spacing w:val="-1"/>
          <w:lang w:eastAsia="x-none"/>
        </w:rPr>
        <w:t xml:space="preserve"> that helps to model </w:t>
      </w:r>
      <w:r w:rsidR="00A9577C" w:rsidRPr="00A9577C">
        <w:rPr>
          <w:spacing w:val="-1"/>
          <w:lang w:eastAsia="x-none"/>
        </w:rPr>
        <w:t>much closer to realistic business authorization scenarios.</w:t>
      </w:r>
      <w:r w:rsidR="00104E5F">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68EB3D87" w14:textId="577DFE70" w:rsidR="00770789" w:rsidRDefault="00770789" w:rsidP="009C429B">
      <w:pPr>
        <w:spacing w:line="240" w:lineRule="auto"/>
        <w:jc w:val="both"/>
      </w:pPr>
      <w:r>
        <w:t xml:space="preserve">A workflow involves a sequence of related tasks that are performed automatically </w:t>
      </w:r>
      <w:r w:rsidRPr="00CB3979">
        <w:t>to</w:t>
      </w:r>
      <w:r>
        <w:t xml:space="preserve"> achieve an organizational goal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t>[12]</w:t>
      </w:r>
      <w:r>
        <w:fldChar w:fldCharType="end"/>
      </w:r>
      <w:r>
        <w:t xml:space="preserve">. In other words, a </w:t>
      </w:r>
      <w:r w:rsidRPr="009366B8">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t>routes</w:t>
      </w:r>
      <w:r w:rsidR="0095444B">
        <w:t>,</w:t>
      </w:r>
      <w:r>
        <w:t xml:space="preserve"> and user roles.</w:t>
      </w:r>
    </w:p>
    <w:p w14:paraId="23A44E98" w14:textId="5696A03A" w:rsidR="00770789" w:rsidRDefault="00770789" w:rsidP="000E065B">
      <w:pPr>
        <w:shd w:val="clear" w:color="auto" w:fill="FFFFFF"/>
        <w:spacing w:after="0" w:line="240" w:lineRule="auto"/>
        <w:jc w:val="both"/>
      </w:pPr>
      <w:r>
        <w:t xml:space="preserve">WfMSs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566F12">
        <w:rPr>
          <w:noProof/>
        </w:rPr>
        <w:t>etc</w:t>
      </w:r>
      <w:r>
        <w:t xml:space="preserve">.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fldChar w:fldCharType="begin" w:fldLock="1"/>
      </w:r>
      <w:r>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3]", "plainTextFormattedCitation" : "[13]", "previouslyFormattedCitation" : "[13]" }, "properties" : { "noteIndex" : 0 }, "schema" : "https://github.com/citation-style-language/schema/raw/master/csl-citation.json" }</w:instrText>
      </w:r>
      <w:r>
        <w:fldChar w:fldCharType="separate"/>
      </w:r>
      <w:r w:rsidRPr="00F86EB5">
        <w:rPr>
          <w:noProof/>
        </w:rPr>
        <w:t>[13]</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4]", "plainTextFormattedCitation" : "[14]", "previouslyFormattedCitation" : "[14]" }, "properties" : { "noteIndex" : 0 }, "schema" : "https://github.com/citation-style-language/schema/raw/master/csl-citation.json" }</w:instrText>
      </w:r>
      <w:r w:rsidRPr="00EE564A">
        <w:fldChar w:fldCharType="separate"/>
      </w:r>
      <w:r w:rsidRPr="00F86EB5">
        <w:rPr>
          <w:noProof/>
        </w:rPr>
        <w:t>[14]</w:t>
      </w:r>
      <w:r w:rsidRPr="00EE564A">
        <w:fldChar w:fldCharType="end"/>
      </w:r>
      <w:r>
        <w:t xml:space="preserve">. </w:t>
      </w:r>
    </w:p>
    <w:p w14:paraId="7167DBEE" w14:textId="77777777" w:rsidR="00770789" w:rsidRDefault="00770789" w:rsidP="000E065B">
      <w:pPr>
        <w:shd w:val="clear" w:color="auto" w:fill="FFFFFF"/>
        <w:spacing w:after="0" w:line="240" w:lineRule="auto"/>
        <w:jc w:val="both"/>
      </w:pPr>
    </w:p>
    <w:p w14:paraId="386D3AF0" w14:textId="7F6F8491" w:rsidR="00770789" w:rsidRPr="00040F82"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5]", "plainTextFormattedCitation" : "[15]", "previouslyFormattedCitation" : "[15]" }, "properties" : { "noteIndex" : 0 }, "schema" : "https://github.com/citation-style-language/schema/raw/master/csl-citation.json" }</w:instrText>
      </w:r>
      <w:r w:rsidRPr="00847E58">
        <w:fldChar w:fldCharType="separate"/>
      </w:r>
      <w:r w:rsidRPr="00F86EB5">
        <w:rPr>
          <w:noProof/>
        </w:rPr>
        <w:t>[15]</w:t>
      </w:r>
      <w:r w:rsidRPr="00847E58">
        <w:fldChar w:fldCharType="end"/>
      </w:r>
      <w:r w:rsidRPr="00847E58">
        <w:t xml:space="preserve">. The traditional RBAC model is insufficient </w:t>
      </w:r>
      <w:r>
        <w:t>that</w:t>
      </w:r>
      <w:r w:rsidRPr="004401ED">
        <w:t xml:space="preserve"> cannot give fine-</w:t>
      </w:r>
      <w:r w:rsidRPr="004401ED">
        <w:lastRenderedPageBreak/>
        <w:t xml:space="preserve">grained </w:t>
      </w:r>
      <w:r>
        <w:t xml:space="preserve">access </w:t>
      </w:r>
      <w:r w:rsidRPr="004401ED">
        <w:t>constraints</w:t>
      </w:r>
      <w:r>
        <w:t xml:space="preserve">. RBAC imposes many limitations for the granularity of permissions among 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information or Object attributes 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00552762">
        <w:rPr>
          <w:noProof/>
        </w:rPr>
        <w:t>Such mechanism can</w:t>
      </w:r>
      <w:r>
        <w:t xml:space="preserve"> be very messy and </w:t>
      </w:r>
      <w:r w:rsidRPr="00F643FB">
        <w:rPr>
          <w:noProof/>
        </w:rPr>
        <w:t>compl</w:t>
      </w:r>
      <w:r w:rsidR="00F643FB">
        <w:rPr>
          <w:noProof/>
        </w:rPr>
        <w:t>icated</w:t>
      </w:r>
      <w:r>
        <w:t xml:space="preserve"> if an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517ADE3B" w14:textId="77777777" w:rsidR="00770789" w:rsidRPr="00AA0A52" w:rsidRDefault="00770789" w:rsidP="000E065B">
      <w:pPr>
        <w:shd w:val="clear" w:color="auto" w:fill="FFFFFF"/>
        <w:spacing w:after="0" w:line="240" w:lineRule="auto"/>
        <w:jc w:val="both"/>
      </w:pPr>
    </w:p>
    <w:p w14:paraId="60C7832E" w14:textId="77777777" w:rsidR="00C413D9" w:rsidRDefault="00C413D9" w:rsidP="00F448AF">
      <w:pPr>
        <w:pStyle w:val="BodyText"/>
        <w:keepNext/>
        <w:framePr w:w="9361" w:h="5191" w:hRule="exact" w:wrap="around" w:vAnchor="page" w:hAnchor="page" w:x="1456" w:y="8821"/>
        <w:ind w:firstLine="0"/>
        <w:jc w:val="center"/>
      </w:pPr>
      <w:r>
        <w:rPr>
          <w:noProof/>
          <w:lang w:val="en-US" w:eastAsia="en-US"/>
        </w:rPr>
        <w:drawing>
          <wp:inline distT="0" distB="0" distL="0" distR="0" wp14:anchorId="251B22B9" wp14:editId="2FD977D5">
            <wp:extent cx="5543550" cy="3023755"/>
            <wp:effectExtent l="0" t="0" r="0" b="571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4734" cy="3062583"/>
                    </a:xfrm>
                    <a:prstGeom prst="rect">
                      <a:avLst/>
                    </a:prstGeom>
                    <a:noFill/>
                    <a:ln>
                      <a:noFill/>
                    </a:ln>
                  </pic:spPr>
                </pic:pic>
              </a:graphicData>
            </a:graphic>
          </wp:inline>
        </w:drawing>
      </w:r>
    </w:p>
    <w:p w14:paraId="490A60FC" w14:textId="63C53174" w:rsidR="00C413D9" w:rsidRDefault="00C413D9" w:rsidP="00F448AF">
      <w:pPr>
        <w:pStyle w:val="Caption"/>
        <w:framePr w:w="9361" w:h="5191" w:hRule="exact" w:wrap="around" w:vAnchor="page" w:hAnchor="page" w:x="1456" w:y="8821"/>
      </w:pPr>
      <w:bookmarkStart w:id="1" w:name="_Ref448702602"/>
      <w:r>
        <w:t xml:space="preserve">Figure </w:t>
      </w:r>
      <w:r w:rsidR="00DE5637">
        <w:fldChar w:fldCharType="begin"/>
      </w:r>
      <w:r w:rsidR="00DE5637">
        <w:instrText xml:space="preserve"> SEQ Figur</w:instrText>
      </w:r>
      <w:r w:rsidR="00DE5637">
        <w:instrText xml:space="preserve">e \* ARABIC </w:instrText>
      </w:r>
      <w:r w:rsidR="00DE5637">
        <w:fldChar w:fldCharType="separate"/>
      </w:r>
      <w:r>
        <w:rPr>
          <w:noProof/>
        </w:rPr>
        <w:t>2</w:t>
      </w:r>
      <w:r w:rsidR="00DE5637">
        <w:rPr>
          <w:noProof/>
        </w:rPr>
        <w:fldChar w:fldCharType="end"/>
      </w:r>
      <w:bookmarkEnd w:id="1"/>
      <w:r>
        <w:t xml:space="preserve"> GPWfMS</w:t>
      </w:r>
      <w:r>
        <w:rPr>
          <w:noProof/>
        </w:rPr>
        <w:t xml:space="preserve"> with XACML </w:t>
      </w:r>
      <w:r w:rsidR="00E375D4">
        <w:rPr>
          <w:noProof/>
        </w:rPr>
        <w:t xml:space="preserve">Reference </w:t>
      </w:r>
      <w:r>
        <w:rPr>
          <w:noProof/>
        </w:rPr>
        <w:t>Architecuture</w:t>
      </w:r>
    </w:p>
    <w:p w14:paraId="71AC5D7D" w14:textId="2B26AC54" w:rsidR="00770789" w:rsidRDefault="00F577EA" w:rsidP="000E065B">
      <w:pPr>
        <w:jc w:val="both"/>
      </w:pPr>
      <w:r w:rsidRPr="00F577EA">
        <w:t xml:space="preserve">RBAC falls short of addressing </w:t>
      </w:r>
      <w:r w:rsidR="001573F1">
        <w:t xml:space="preserve">dynamic </w:t>
      </w:r>
      <w:r w:rsidRPr="00F577EA">
        <w:t>fine-grained authorization at runtime.</w:t>
      </w:r>
      <w:r>
        <w:t xml:space="preserve"> </w:t>
      </w:r>
      <w:r w:rsidR="009C6078" w:rsidRPr="009C6078">
        <w:t>The</w:t>
      </w:r>
      <w:r w:rsidR="00770789" w:rsidRPr="009C6078">
        <w:t xml:space="preserve"> shortcomings of traditional RBAC</w:t>
      </w:r>
      <w:r w:rsidR="002854AB">
        <w:t xml:space="preserve"> can </w:t>
      </w:r>
      <w:r w:rsidR="002854AB" w:rsidRPr="00545013">
        <w:rPr>
          <w:noProof/>
        </w:rPr>
        <w:t xml:space="preserve">be </w:t>
      </w:r>
      <w:r w:rsidR="0059736F" w:rsidRPr="00545013">
        <w:rPr>
          <w:noProof/>
        </w:rPr>
        <w:t>tackled</w:t>
      </w:r>
      <w:r w:rsidR="002854AB">
        <w:t xml:space="preserve"> by const</w:t>
      </w:r>
      <w:r w:rsidR="009C6078">
        <w:t>r</w:t>
      </w:r>
      <w:r w:rsidR="002854AB">
        <w:t>u</w:t>
      </w:r>
      <w:r w:rsidR="009C6078">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545013">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545013">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03BBE" w:rsidRPr="00545013">
        <w:rPr>
          <w:noProof/>
        </w:rPr>
        <w:t>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7DA1E192" w14:textId="77777777" w:rsidR="009E6162" w:rsidRDefault="00770789" w:rsidP="00FD2774">
      <w:pPr>
        <w:jc w:val="both"/>
      </w:pPr>
      <w:r w:rsidRPr="00E9183F">
        <w:lastRenderedPageBreak/>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F3051F">
        <w:rPr>
          <w:noProof/>
        </w:rPr>
        <w:t>etc.</w:t>
      </w:r>
      <w:r>
        <w:t xml:space="preserve">)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Pr="001E4A0D">
        <w:t xml:space="preserve"> 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7553D63B" w14:textId="21B4B7E1" w:rsidR="00770789" w:rsidRPr="00FD2774" w:rsidRDefault="00FD2774" w:rsidP="00FD2774">
      <w:pPr>
        <w:jc w:val="both"/>
      </w:pPr>
      <w:r w:rsidRPr="00AA0A52">
        <w:t xml:space="preserve">The purpose of this research is to propose and create a more </w:t>
      </w:r>
      <w:r w:rsidRPr="00F3051F">
        <w:rPr>
          <w:noProof/>
        </w:rPr>
        <w:t>secure</w:t>
      </w:r>
      <w:r w:rsidRPr="00AA0A52">
        <w:t xml:space="preserve"> and </w:t>
      </w:r>
      <w:r w:rsidRPr="00F3051F">
        <w:rPr>
          <w:noProof/>
        </w:rPr>
        <w:t>reliable</w:t>
      </w:r>
      <w:r w:rsidRPr="00AA0A52">
        <w:t xml:space="preserve"> software </w:t>
      </w:r>
      <w:r>
        <w:t xml:space="preserve">design </w:t>
      </w:r>
      <w:r w:rsidRPr="00AA0A52">
        <w:t xml:space="preserve">model that uses ABAC using XACML policy driven </w:t>
      </w:r>
      <w:r>
        <w:t xml:space="preserve">by </w:t>
      </w:r>
      <w:r w:rsidRPr="00AA0A52">
        <w:t>administrative delegation and obligation rules</w:t>
      </w:r>
      <w:r w:rsidR="00EF6772">
        <w:t xml:space="preserve"> as shown in </w:t>
      </w:r>
      <w:r w:rsidR="00EF6772">
        <w:fldChar w:fldCharType="begin"/>
      </w:r>
      <w:r w:rsidR="00EF6772">
        <w:instrText xml:space="preserve"> REF _Ref448702602 \h </w:instrText>
      </w:r>
      <w:r w:rsidR="00EF6772">
        <w:fldChar w:fldCharType="separate"/>
      </w:r>
      <w:r w:rsidR="00EF6772">
        <w:t xml:space="preserve">Figure </w:t>
      </w:r>
      <w:r w:rsidR="00EF6772">
        <w:rPr>
          <w:noProof/>
        </w:rPr>
        <w:t>2</w:t>
      </w:r>
      <w:r w:rsidR="00EF6772">
        <w:fldChar w:fldCharType="end"/>
      </w:r>
      <w:r w:rsidRPr="00AA0A52">
        <w:t xml:space="preserve">. </w:t>
      </w:r>
      <w:r w:rsidR="00770789" w:rsidRPr="004149C1">
        <w:t>The lat</w:t>
      </w:r>
      <w:r w:rsidR="00A81C69">
        <w:t xml:space="preserve">est version XACML 3.0 has </w:t>
      </w:r>
      <w:r w:rsidR="00A81C69" w:rsidRPr="00AA0A52">
        <w:t xml:space="preserve">integrated </w:t>
      </w:r>
      <w:r w:rsidR="00A81C69" w:rsidRPr="00F3051F">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8368DB">
        <w:t xml:space="preserve"> many examples are available. </w:t>
      </w:r>
      <w:r w:rsidR="00A33232">
        <w:t>Also</w:t>
      </w:r>
      <w:r w:rsidR="00770789" w:rsidRPr="004149C1">
        <w:t>, the</w:t>
      </w:r>
      <w:r w:rsidR="003A234C">
        <w:t xml:space="preserve">re is very few related work has been done </w:t>
      </w:r>
      <w:r w:rsidR="00770789" w:rsidRPr="004149C1">
        <w:t xml:space="preserve">on the real use case and implementation of such </w:t>
      </w:r>
      <w:r w:rsidR="00FB473F">
        <w:t xml:space="preserve">security </w:t>
      </w:r>
      <w:r w:rsidR="00770789" w:rsidRPr="004149C1">
        <w:t xml:space="preserve">model. </w:t>
      </w:r>
      <w:r w:rsidR="00BB4133">
        <w:t>T</w:t>
      </w:r>
      <w:r w:rsidR="00770789" w:rsidRPr="00BB4133">
        <w:t>o</w:t>
      </w:r>
      <w:r w:rsidR="00770789" w:rsidRPr="004149C1">
        <w:t xml:space="preserve"> achieve this mission, we </w:t>
      </w:r>
      <w:r w:rsidR="00E209A3">
        <w:t xml:space="preserve">might </w:t>
      </w:r>
      <w:r w:rsidR="00770789" w:rsidRPr="004149C1">
        <w:t xml:space="preserve">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374C8A99" w14:textId="1BD9C95A" w:rsidR="00770789" w:rsidRDefault="00770789" w:rsidP="002E5458">
      <w:pPr>
        <w:spacing w:after="0"/>
        <w:jc w:val="both"/>
        <w:rPr>
          <w:lang w:eastAsia="he-IL" w:bidi="he-IL"/>
        </w:rPr>
      </w:pPr>
      <w:r w:rsidRPr="009B7538">
        <w:t>The</w:t>
      </w:r>
      <w:r w:rsidRPr="00DB49D4">
        <w:t xml:space="preserve"> basic concept for workflow-enabled applications is that an executable </w:t>
      </w:r>
      <w:r w:rsidRPr="00D6654F">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The overall design of the GP</w:t>
      </w:r>
      <w:r>
        <w:rPr>
          <w:spacing w:val="-1"/>
          <w:lang w:eastAsia="x-none"/>
        </w:rPr>
        <w:t>Wf</w:t>
      </w:r>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Pr>
          <w:spacing w:val="-1"/>
          <w:lang w:val="x-none" w:eastAsia="x-none"/>
        </w:rPr>
        <w:fldChar w:fldCharType="begin"/>
      </w:r>
      <w:r>
        <w:rPr>
          <w:spacing w:val="-1"/>
          <w:lang w:val="x-none" w:eastAsia="x-none"/>
        </w:rPr>
        <w:instrText xml:space="preserve"> REF _Ref448095568 \h  \* MERGEFORMAT </w:instrText>
      </w:r>
      <w:r>
        <w:rPr>
          <w:spacing w:val="-1"/>
          <w:lang w:val="x-none" w:eastAsia="x-none"/>
        </w:rPr>
      </w:r>
      <w:r>
        <w:rPr>
          <w:spacing w:val="-1"/>
          <w:lang w:val="x-none" w:eastAsia="x-none"/>
        </w:rPr>
        <w:fldChar w:fldCharType="separate"/>
      </w:r>
      <w:r w:rsidR="005C6B07">
        <w:t xml:space="preserve">Figure </w:t>
      </w:r>
      <w:r w:rsidR="005C6B07">
        <w:rPr>
          <w:noProof/>
        </w:rPr>
        <w:t>2</w:t>
      </w:r>
      <w:r>
        <w:rPr>
          <w:spacing w:val="-1"/>
          <w:lang w:val="x-none" w:eastAsia="x-none"/>
        </w:rPr>
        <w:fldChar w:fldCharType="end"/>
      </w:r>
      <w:r>
        <w:rPr>
          <w:spacing w:val="-1"/>
          <w:lang w:eastAsia="x-none"/>
        </w:rPr>
        <w:t xml:space="preserve"> that </w:t>
      </w:r>
      <w:r w:rsidR="002D78ED">
        <w:rPr>
          <w:spacing w:val="-1"/>
          <w:lang w:eastAsia="x-none"/>
        </w:rPr>
        <w:t>shows</w:t>
      </w:r>
      <w:r w:rsidRPr="00FE000B">
        <w:rPr>
          <w:spacing w:val="-1"/>
          <w:lang w:val="x-none" w:eastAsia="x-none"/>
        </w:rPr>
        <w:t xml:space="preserve"> an abstract view or 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p>
    <w:p w14:paraId="552AB29E" w14:textId="17696F44" w:rsidR="00CE0D56" w:rsidRPr="00DC24C4" w:rsidRDefault="00CE0D56" w:rsidP="002E5458">
      <w:pPr>
        <w:jc w:val="both"/>
        <w:rPr>
          <w:lang w:eastAsia="he-IL" w:bidi="he-IL"/>
        </w:rPr>
      </w:pPr>
      <w:r w:rsidRPr="00E411A5">
        <w:rPr>
          <w:spacing w:val="-1"/>
          <w:lang w:val="x-none" w:eastAsia="x-none"/>
        </w:rPr>
        <w:t xml:space="preserve">With the popularity of distributed systems, to manage workflow of organization which </w:t>
      </w:r>
      <w:r w:rsidRPr="00776DE7">
        <w:rPr>
          <w:noProof/>
          <w:spacing w:val="-1"/>
          <w:lang w:val="x-none" w:eastAsia="x-none"/>
        </w:rPr>
        <w:t>involves different</w:t>
      </w:r>
      <w:r w:rsidRPr="00894C2C">
        <w:rPr>
          <w:noProof/>
          <w:spacing w:val="-1"/>
          <w:lang w:val="x-none" w:eastAsia="x-none"/>
        </w:rPr>
        <w:t xml:space="preserve"> levels</w:t>
      </w:r>
      <w:r w:rsidRPr="00E411A5">
        <w:rPr>
          <w:spacing w:val="-1"/>
          <w:lang w:val="x-none" w:eastAsia="x-none"/>
        </w:rPr>
        <w:t xml:space="preserve"> of users </w:t>
      </w:r>
      <w:r w:rsidR="005B6579">
        <w:rPr>
          <w:spacing w:val="-1"/>
          <w:lang w:eastAsia="x-none"/>
        </w:rPr>
        <w:t xml:space="preserve">and resources </w:t>
      </w:r>
      <w:r w:rsidRPr="00E411A5">
        <w:rPr>
          <w:spacing w:val="-1"/>
          <w:lang w:val="x-none" w:eastAsia="x-none"/>
        </w:rPr>
        <w:t xml:space="preserve">gets more time and effort. It is evident that we need to </w:t>
      </w:r>
      <w:r w:rsidR="00192C29">
        <w:rPr>
          <w:spacing w:val="-1"/>
          <w:lang w:eastAsia="x-none"/>
        </w:rPr>
        <w:t>concern</w:t>
      </w:r>
      <w:r w:rsidR="004D41BE">
        <w:rPr>
          <w:spacing w:val="-1"/>
          <w:lang w:val="x-none" w:eastAsia="x-none"/>
        </w:rPr>
        <w:t xml:space="preserve"> more about </w:t>
      </w:r>
      <w:r w:rsidR="004D41BE">
        <w:rPr>
          <w:spacing w:val="-1"/>
          <w:lang w:val="x-none" w:eastAsia="x-none"/>
        </w:rPr>
        <w:lastRenderedPageBreak/>
        <w:t>how such system</w:t>
      </w:r>
      <w:r w:rsidRPr="00E411A5">
        <w:rPr>
          <w:spacing w:val="-1"/>
          <w:lang w:val="x-none" w:eastAsia="x-none"/>
        </w:rPr>
        <w:t xml:space="preserve"> can </w:t>
      </w:r>
      <w:r w:rsidRPr="00D018F0">
        <w:rPr>
          <w:noProof/>
          <w:spacing w:val="-1"/>
          <w:lang w:val="x-none" w:eastAsia="x-none"/>
        </w:rPr>
        <w:t>be</w:t>
      </w:r>
      <w:r w:rsidR="00C15CFD">
        <w:rPr>
          <w:noProof/>
          <w:spacing w:val="-1"/>
          <w:lang w:eastAsia="x-none"/>
        </w:rPr>
        <w:t xml:space="preserve"> </w:t>
      </w:r>
      <w:r w:rsidR="00B15562">
        <w:rPr>
          <w:spacing w:val="-1"/>
          <w:lang w:val="x-none" w:eastAsia="x-none"/>
        </w:rPr>
        <w:t xml:space="preserve">more secure and reliable as well as </w:t>
      </w:r>
      <w:r w:rsidR="008A25D0">
        <w:rPr>
          <w:spacing w:val="-1"/>
          <w:lang w:eastAsia="x-none"/>
        </w:rPr>
        <w:t>how</w:t>
      </w:r>
      <w:r w:rsidR="009F05F7">
        <w:rPr>
          <w:spacing w:val="-1"/>
          <w:lang w:eastAsia="x-none"/>
        </w:rPr>
        <w:t xml:space="preserve"> it can utilize</w:t>
      </w:r>
      <w:r w:rsidR="008A25D0">
        <w:rPr>
          <w:spacing w:val="-1"/>
          <w:lang w:eastAsia="x-none"/>
        </w:rPr>
        <w:t xml:space="preserve"> </w:t>
      </w:r>
      <w:r w:rsidR="00B15562">
        <w:rPr>
          <w:spacing w:val="-1"/>
          <w:lang w:val="x-none" w:eastAsia="x-none"/>
        </w:rPr>
        <w:t>all available</w:t>
      </w:r>
      <w:r w:rsidR="00E345DE">
        <w:rPr>
          <w:spacing w:val="-1"/>
          <w:lang w:eastAsia="x-none"/>
        </w:rPr>
        <w:t xml:space="preserve"> organizational</w:t>
      </w:r>
      <w:r w:rsidR="00F56539">
        <w:rPr>
          <w:spacing w:val="-1"/>
          <w:lang w:eastAsia="x-none"/>
        </w:rPr>
        <w:t xml:space="preserve"> resources</w:t>
      </w:r>
      <w:r w:rsidR="009F05F7" w:rsidRPr="009F05F7">
        <w:rPr>
          <w:noProof/>
          <w:spacing w:val="-1"/>
          <w:lang w:eastAsia="x-none"/>
        </w:rPr>
        <w:t xml:space="preserve"> efficiently</w:t>
      </w:r>
      <w:r w:rsidR="00B15562">
        <w:rPr>
          <w:spacing w:val="-1"/>
          <w:lang w:val="x-none" w:eastAsia="x-none"/>
        </w:rPr>
        <w:t>.</w:t>
      </w:r>
    </w:p>
    <w:p w14:paraId="04DC0422" w14:textId="77777777" w:rsidR="007F44F4" w:rsidRDefault="007F44F4" w:rsidP="007F44F4">
      <w:pPr>
        <w:pStyle w:val="BodyText"/>
        <w:keepNext/>
        <w:framePr w:w="4240" w:h="6047" w:hRule="exact" w:wrap="around" w:vAnchor="page" w:hAnchor="page" w:x="7160" w:y="4213"/>
        <w:ind w:firstLine="0"/>
      </w:pPr>
      <w:r w:rsidRPr="004F00C7">
        <w:rPr>
          <w:noProof/>
          <w:lang w:val="en-US" w:eastAsia="en-US"/>
        </w:rPr>
        <w:drawing>
          <wp:inline distT="0" distB="0" distL="0" distR="0" wp14:anchorId="769347BA" wp14:editId="5CED9390">
            <wp:extent cx="2587697" cy="3605530"/>
            <wp:effectExtent l="0" t="0" r="3175" b="0"/>
            <wp:docPr id="26" name="Picture 26" descr="C:\Users\Milson\Downloads\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ilson\Downloads\Untitled Diagra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48420" cy="3690137"/>
                    </a:xfrm>
                    <a:prstGeom prst="rect">
                      <a:avLst/>
                    </a:prstGeom>
                    <a:noFill/>
                    <a:ln>
                      <a:noFill/>
                    </a:ln>
                  </pic:spPr>
                </pic:pic>
              </a:graphicData>
            </a:graphic>
          </wp:inline>
        </w:drawing>
      </w:r>
    </w:p>
    <w:p w14:paraId="07973DA8" w14:textId="4475548D" w:rsidR="007F44F4" w:rsidRDefault="007F44F4" w:rsidP="007F44F4">
      <w:pPr>
        <w:pStyle w:val="Caption"/>
        <w:framePr w:w="4240" w:h="6047" w:hRule="exact" w:wrap="around" w:vAnchor="page" w:hAnchor="page" w:x="7160" w:y="4213"/>
      </w:pPr>
      <w:bookmarkStart w:id="2" w:name="_Ref448095568"/>
      <w:r>
        <w:t xml:space="preserve">Figure </w:t>
      </w:r>
      <w:r w:rsidR="00DE5637">
        <w:fldChar w:fldCharType="begin"/>
      </w:r>
      <w:r w:rsidR="00DE5637">
        <w:instrText xml:space="preserve"> SEQ Figure \* ARABIC </w:instrText>
      </w:r>
      <w:r w:rsidR="00DE5637">
        <w:fldChar w:fldCharType="separate"/>
      </w:r>
      <w:r w:rsidR="00C413D9">
        <w:rPr>
          <w:noProof/>
        </w:rPr>
        <w:t>3</w:t>
      </w:r>
      <w:r w:rsidR="00DE5637">
        <w:rPr>
          <w:noProof/>
        </w:rPr>
        <w:fldChar w:fldCharType="end"/>
      </w:r>
      <w:bookmarkEnd w:id="2"/>
      <w:r>
        <w:t xml:space="preserve"> </w:t>
      </w:r>
      <w:r w:rsidRPr="003C4231">
        <w:t>Application Architecture</w:t>
      </w:r>
    </w:p>
    <w:p w14:paraId="50251D70" w14:textId="77777777" w:rsidR="007F44F4" w:rsidRDefault="007F44F4" w:rsidP="007F44F4">
      <w:pPr>
        <w:pStyle w:val="BodyText"/>
        <w:keepNext/>
        <w:framePr w:w="4240" w:h="6047" w:hRule="exact" w:wrap="around" w:vAnchor="page" w:hAnchor="page" w:x="7160" w:y="4213"/>
        <w:ind w:firstLine="0"/>
      </w:pPr>
    </w:p>
    <w:p w14:paraId="0E6DCE27" w14:textId="14FCE9C2" w:rsidR="00770789" w:rsidRPr="00170DD6" w:rsidRDefault="00770789" w:rsidP="000E065B">
      <w:pPr>
        <w:jc w:val="both"/>
        <w:rPr>
          <w:lang w:eastAsia="he-IL" w:bidi="he-IL"/>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r>
        <w:rPr>
          <w:spacing w:val="-1"/>
          <w:lang w:val="x-none" w:eastAsia="x-none"/>
        </w:rPr>
        <w:t>rogramming</w:t>
      </w:r>
      <w:r>
        <w:rPr>
          <w:spacing w:val="-1"/>
          <w:lang w:eastAsia="x-none"/>
        </w:rPr>
        <w:t xml:space="preserve"> I</w:t>
      </w:r>
      <w:r w:rsidRPr="00F51693">
        <w:rPr>
          <w:spacing w:val="-1"/>
          <w:lang w:val="x-none" w:eastAsia="x-none"/>
        </w:rPr>
        <w:t>nterface</w:t>
      </w:r>
      <w:r>
        <w:rPr>
          <w:spacing w:val="-1"/>
          <w:lang w:eastAsia="x-none"/>
        </w:rPr>
        <w:t>s (</w:t>
      </w:r>
      <w:r w:rsidRPr="00E411A5">
        <w:rPr>
          <w:spacing w:val="-1"/>
          <w:lang w:val="x-none" w:eastAsia="x-none"/>
        </w:rPr>
        <w:t>APIs</w:t>
      </w:r>
      <w:r>
        <w:rPr>
          <w:rStyle w:val="FootnoteReference"/>
          <w:spacing w:val="-1"/>
          <w:lang w:val="x-none" w:eastAsia="x-none"/>
        </w:rPr>
        <w:footnoteReference w:id="2"/>
      </w:r>
      <w:r>
        <w:rPr>
          <w:spacing w:val="-1"/>
          <w:lang w:eastAsia="x-none"/>
        </w:rPr>
        <w:t>)</w:t>
      </w:r>
      <w:r w:rsidRPr="00E411A5">
        <w:rPr>
          <w:spacing w:val="-1"/>
          <w:lang w:val="x-none" w:eastAsia="x-none"/>
        </w:rPr>
        <w:t xml:space="preserve"> and using such public </w:t>
      </w:r>
      <w:r w:rsidR="002D5D1D" w:rsidRPr="002D5D1D">
        <w:rPr>
          <w:noProof/>
          <w:spacing w:val="-1"/>
          <w:lang w:val="x-none" w:eastAsia="x-none"/>
        </w:rPr>
        <w:t xml:space="preserve">authorization </w:t>
      </w:r>
      <w:r w:rsidRPr="00E411A5">
        <w:rPr>
          <w:spacing w:val="-1"/>
          <w:lang w:val="x-none" w:eastAsia="x-none"/>
        </w:rPr>
        <w:t xml:space="preserve">services provides more interoperability among many distributed systems. </w:t>
      </w:r>
      <w:r w:rsidR="002D5D1D" w:rsidRPr="002D5D1D">
        <w:rPr>
          <w:noProof/>
          <w:spacing w:val="-1"/>
          <w:lang w:eastAsia="x-none"/>
        </w:rPr>
        <w:t xml:space="preserve">In </w:t>
      </w:r>
      <w:r w:rsidR="002D5D1D">
        <w:rPr>
          <w:noProof/>
          <w:spacing w:val="-1"/>
          <w:lang w:eastAsia="x-none"/>
        </w:rPr>
        <w:t xml:space="preserve">GPWfMS, </w:t>
      </w:r>
      <w:r w:rsidR="00AB7F34" w:rsidRPr="002D5D1D">
        <w:rPr>
          <w:noProof/>
          <w:spacing w:val="-1"/>
          <w:lang w:val="x-none" w:eastAsia="x-none"/>
        </w:rPr>
        <w:t xml:space="preserve">APIs are used to connect enforcement points which control access to information. </w:t>
      </w:r>
      <w:r w:rsidR="003E0C7E" w:rsidRPr="00AB7F34">
        <w:rPr>
          <w:spacing w:val="-1"/>
          <w:lang w:val="x-none" w:eastAsia="x-none"/>
        </w:rPr>
        <w:t xml:space="preserve">Such </w:t>
      </w:r>
      <w:r w:rsidR="00A734E8" w:rsidRPr="00AB7F34">
        <w:rPr>
          <w:spacing w:val="-1"/>
          <w:lang w:val="x-none" w:eastAsia="x-none"/>
        </w:rPr>
        <w:t>exposed</w:t>
      </w:r>
      <w:r w:rsidR="00EB0B19" w:rsidRPr="00AB7F34">
        <w:rPr>
          <w:spacing w:val="-1"/>
          <w:lang w:val="x-none" w:eastAsia="x-none"/>
        </w:rPr>
        <w:t xml:space="preserve"> web </w:t>
      </w:r>
      <w:r w:rsidR="00B061BE" w:rsidRPr="00AB7F34">
        <w:rPr>
          <w:spacing w:val="-1"/>
          <w:lang w:val="x-none" w:eastAsia="x-none"/>
        </w:rPr>
        <w:t>APIs allow</w:t>
      </w:r>
      <w:r w:rsidRPr="00AB7F34">
        <w:rPr>
          <w:spacing w:val="-1"/>
          <w:lang w:val="x-none" w:eastAsia="x-none"/>
        </w:rPr>
        <w:t xml:space="preserve"> any external </w:t>
      </w:r>
      <w:r>
        <w:t>applications to call the services of a workflow engine from outside the organizational boundaries.</w:t>
      </w:r>
      <w:r>
        <w:rPr>
          <w:spacing w:val="-1"/>
          <w:lang w:val="x-none" w:eastAsia="x-none"/>
        </w:rPr>
        <w:t xml:space="preserve"> GPWfMS</w:t>
      </w:r>
      <w:r w:rsidRPr="00E411A5">
        <w:rPr>
          <w:spacing w:val="-1"/>
          <w:lang w:val="x-none" w:eastAsia="x-none"/>
        </w:rPr>
        <w:t xml:space="preserve"> implements </w:t>
      </w:r>
      <w:r w:rsidR="00144CD4">
        <w:rPr>
          <w:spacing w:val="-1"/>
          <w:lang w:eastAsia="x-none"/>
        </w:rPr>
        <w:t xml:space="preserve">RESTful </w:t>
      </w:r>
      <w:r w:rsidRPr="00E411A5">
        <w:rPr>
          <w:spacing w:val="-1"/>
          <w:lang w:val="x-none" w:eastAsia="x-none"/>
        </w:rPr>
        <w:t>web services</w:t>
      </w:r>
      <w:r w:rsidR="00144CD4">
        <w:rPr>
          <w:spacing w:val="-1"/>
          <w:lang w:eastAsia="x-none"/>
        </w:rPr>
        <w:t xml:space="preserve"> (JAX-RS</w:t>
      </w:r>
      <w:r w:rsidR="000212C3">
        <w:rPr>
          <w:rStyle w:val="FootnoteReference"/>
          <w:spacing w:val="-1"/>
          <w:lang w:eastAsia="x-none"/>
        </w:rPr>
        <w:footnoteReference w:id="3"/>
      </w:r>
      <w:r w:rsidR="00144CD4">
        <w:rPr>
          <w:spacing w:val="-1"/>
          <w:lang w:eastAsia="x-none"/>
        </w:rPr>
        <w:t>)</w:t>
      </w:r>
      <w:r w:rsidRPr="00E411A5">
        <w:rPr>
          <w:spacing w:val="-1"/>
          <w:lang w:val="x-none" w:eastAsia="x-none"/>
        </w:rPr>
        <w:t xml:space="preserve"> based on JAVA </w:t>
      </w:r>
      <w:r>
        <w:rPr>
          <w:spacing w:val="-1"/>
          <w:lang w:val="x-none" w:eastAsia="x-none"/>
        </w:rPr>
        <w:t>Representational</w:t>
      </w:r>
      <w:r>
        <w:rPr>
          <w:spacing w:val="-1"/>
          <w:lang w:eastAsia="x-none"/>
        </w:rPr>
        <w:t xml:space="preserve"> S</w:t>
      </w:r>
      <w:r>
        <w:rPr>
          <w:spacing w:val="-1"/>
          <w:lang w:val="x-none" w:eastAsia="x-none"/>
        </w:rPr>
        <w:t>tat</w:t>
      </w:r>
      <w:r>
        <w:rPr>
          <w:spacing w:val="-1"/>
          <w:lang w:eastAsia="x-none"/>
        </w:rPr>
        <w:t>e T</w:t>
      </w:r>
      <w:r w:rsidRPr="00926810">
        <w:rPr>
          <w:spacing w:val="-1"/>
          <w:lang w:val="x-none" w:eastAsia="x-none"/>
        </w:rPr>
        <w:t>ransfer</w:t>
      </w:r>
      <w:r>
        <w:rPr>
          <w:spacing w:val="-1"/>
          <w:lang w:eastAsia="x-none"/>
        </w:rPr>
        <w:t xml:space="preserve"> (REST</w:t>
      </w:r>
      <w:r>
        <w:rPr>
          <w:rStyle w:val="FootnoteReference"/>
          <w:spacing w:val="-1"/>
          <w:lang w:eastAsia="x-none"/>
        </w:rPr>
        <w:footnoteReference w:id="4"/>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Pr>
          <w:spacing w:val="-1"/>
          <w:lang w:eastAsia="x-none"/>
        </w:rPr>
        <w:t xml:space="preserve">To evaluate and test the working of each </w:t>
      </w:r>
      <w:r w:rsidRPr="0035400A">
        <w:rPr>
          <w:noProof/>
          <w:spacing w:val="-1"/>
          <w:lang w:eastAsia="x-none"/>
        </w:rPr>
        <w:t>service</w:t>
      </w:r>
      <w:r w:rsidR="00EE4179">
        <w:rPr>
          <w:noProof/>
          <w:spacing w:val="-1"/>
          <w:lang w:eastAsia="x-none"/>
        </w:rPr>
        <w:t xml:space="preserve"> and functionality</w:t>
      </w:r>
      <w:r>
        <w:rPr>
          <w:spacing w:val="-1"/>
          <w:lang w:eastAsia="x-none"/>
        </w:rPr>
        <w:t xml:space="preserve"> </w:t>
      </w:r>
      <w:r w:rsidR="00AB7C21">
        <w:rPr>
          <w:spacing w:val="-1"/>
          <w:lang w:eastAsia="x-none"/>
        </w:rPr>
        <w:t>we have</w:t>
      </w:r>
      <w:r>
        <w:rPr>
          <w:spacing w:val="-1"/>
          <w:lang w:eastAsia="x-none"/>
        </w:rPr>
        <w:t xml:space="preserve"> us</w:t>
      </w:r>
      <w:r w:rsidR="00AB7C21">
        <w:rPr>
          <w:spacing w:val="-1"/>
          <w:lang w:eastAsia="x-none"/>
        </w:rPr>
        <w:t>ed</w:t>
      </w:r>
      <w:r>
        <w:rPr>
          <w:spacing w:val="-1"/>
          <w:lang w:eastAsia="x-none"/>
        </w:rPr>
        <w:t xml:space="preserve"> jUnit</w:t>
      </w:r>
      <w:r>
        <w:rPr>
          <w:rStyle w:val="FootnoteReference"/>
          <w:spacing w:val="-1"/>
          <w:lang w:eastAsia="x-none"/>
        </w:rPr>
        <w:footnoteReference w:id="5"/>
      </w:r>
      <w:r w:rsidR="00EF7512">
        <w:rPr>
          <w:spacing w:val="-1"/>
          <w:lang w:eastAsia="x-none"/>
        </w:rPr>
        <w:t xml:space="preserve"> t</w:t>
      </w:r>
      <w:r>
        <w:rPr>
          <w:spacing w:val="-1"/>
          <w:lang w:eastAsia="x-none"/>
        </w:rPr>
        <w:t xml:space="preserve">est cases. </w:t>
      </w:r>
      <w:r w:rsidR="00AD4C9E">
        <w:rPr>
          <w:noProof/>
          <w:spacing w:val="-1"/>
          <w:lang w:val="x-none" w:eastAsia="x-none"/>
        </w:rPr>
        <w:t>However</w:t>
      </w:r>
      <w:r w:rsidRPr="00AD4C9E">
        <w:rPr>
          <w:noProof/>
          <w:spacing w:val="-1"/>
          <w:lang w:val="x-none" w:eastAsia="x-none"/>
        </w:rPr>
        <w:t>,</w:t>
      </w:r>
      <w:r w:rsidRPr="00E411A5">
        <w:rPr>
          <w:spacing w:val="-1"/>
          <w:lang w:val="x-none" w:eastAsia="x-none"/>
        </w:rPr>
        <w:t xml:space="preserve"> one of the critical issue while using such </w:t>
      </w:r>
      <w:r w:rsidR="00811F18">
        <w:rPr>
          <w:spacing w:val="-1"/>
          <w:lang w:eastAsia="x-none"/>
        </w:rPr>
        <w:t xml:space="preserve">publicly visible </w:t>
      </w:r>
      <w:r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 xml:space="preserve">ose </w:t>
      </w:r>
      <w:r w:rsidR="004847F1">
        <w:rPr>
          <w:spacing w:val="-1"/>
          <w:lang w:eastAsia="x-none"/>
        </w:rPr>
        <w:t>public</w:t>
      </w:r>
      <w:r w:rsidR="00D5377F" w:rsidRPr="00E411A5">
        <w:rPr>
          <w:spacing w:val="-1"/>
          <w:lang w:val="x-none" w:eastAsia="x-none"/>
        </w:rPr>
        <w:t xml:space="preserve"> service</w:t>
      </w:r>
      <w:r w:rsidR="00D5377F">
        <w:rPr>
          <w:spacing w:val="-1"/>
          <w:lang w:eastAsia="x-none"/>
        </w:rPr>
        <w:t>s</w:t>
      </w:r>
      <w:r w:rsidRPr="00E411A5">
        <w:rPr>
          <w:spacing w:val="-1"/>
          <w:lang w:val="x-none" w:eastAsia="x-none"/>
        </w:rPr>
        <w:t xml:space="preserve">. </w:t>
      </w:r>
      <w:r w:rsidRPr="009C429B">
        <w:rPr>
          <w:noProof/>
          <w:spacing w:val="-1"/>
          <w:lang w:val="x-none" w:eastAsia="x-none"/>
        </w:rPr>
        <w:t>This is</w:t>
      </w:r>
      <w:r w:rsidRPr="00E411A5">
        <w:rPr>
          <w:spacing w:val="-1"/>
          <w:lang w:val="x-none" w:eastAsia="x-none"/>
        </w:rPr>
        <w:t xml:space="preserve"> why to make them more secure</w:t>
      </w:r>
      <w:r>
        <w:rPr>
          <w:spacing w:val="-1"/>
          <w:lang w:eastAsia="x-none"/>
        </w:rPr>
        <w:t xml:space="preserve"> </w:t>
      </w:r>
      <w:r w:rsidRPr="00E411A5">
        <w:rPr>
          <w:spacing w:val="-1"/>
          <w:lang w:val="x-none" w:eastAsia="x-none"/>
        </w:rPr>
        <w:t xml:space="preserve">and reliable </w:t>
      </w:r>
      <w:r w:rsidR="00DE4AC2">
        <w:rPr>
          <w:spacing w:val="-1"/>
          <w:lang w:eastAsia="x-none"/>
        </w:rPr>
        <w:t>we need to</w:t>
      </w:r>
      <w:r w:rsidRPr="00E411A5">
        <w:rPr>
          <w:spacing w:val="-1"/>
          <w:lang w:val="x-none" w:eastAsia="x-none"/>
        </w:rPr>
        <w:t xml:space="preserve"> </w:t>
      </w:r>
      <w:r w:rsidRPr="0032278E">
        <w:rPr>
          <w:noProof/>
          <w:spacing w:val="-1"/>
          <w:lang w:val="x-none" w:eastAsia="x-none"/>
        </w:rPr>
        <w:t>enforce</w:t>
      </w:r>
      <w:r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Pr="00E411A5">
        <w:rPr>
          <w:spacing w:val="-1"/>
          <w:lang w:val="x-none" w:eastAsia="x-none"/>
        </w:rPr>
        <w:t>obligation</w:t>
      </w:r>
      <w:r w:rsidR="00D97418">
        <w:rPr>
          <w:spacing w:val="-1"/>
          <w:lang w:eastAsia="x-none"/>
        </w:rPr>
        <w:t>s, advice</w:t>
      </w:r>
      <w:r w:rsidRPr="00E411A5">
        <w:rPr>
          <w:spacing w:val="-1"/>
          <w:lang w:val="x-none" w:eastAsia="x-none"/>
        </w:rPr>
        <w:t xml:space="preserve"> and delegation rules </w:t>
      </w:r>
      <w:r w:rsidR="00CD3DB4">
        <w:rPr>
          <w:spacing w:val="-1"/>
          <w:lang w:eastAsia="x-none"/>
        </w:rPr>
        <w:t>according to the</w:t>
      </w:r>
      <w:r w:rsidRPr="00E411A5">
        <w:rPr>
          <w:spacing w:val="-1"/>
          <w:lang w:val="x-none" w:eastAsia="x-none"/>
        </w:rPr>
        <w:t xml:space="preserve"> user </w:t>
      </w:r>
      <w:r w:rsidR="00927BC1">
        <w:rPr>
          <w:spacing w:val="-1"/>
          <w:lang w:eastAsia="x-none"/>
        </w:rPr>
        <w:t>request context</w:t>
      </w:r>
      <w:r w:rsidR="00866054">
        <w:rPr>
          <w:spacing w:val="-1"/>
          <w:lang w:val="x-none" w:eastAsia="x-none"/>
        </w:rPr>
        <w:t>.</w:t>
      </w:r>
    </w:p>
    <w:p w14:paraId="12893C0C" w14:textId="50D26FAF" w:rsidR="00770789" w:rsidRPr="00EE5A29" w:rsidRDefault="00770789" w:rsidP="000E065B">
      <w:pPr>
        <w:jc w:val="both"/>
      </w:pPr>
      <w:r w:rsidRPr="00EE4F9E">
        <w:rPr>
          <w:spacing w:val="-1"/>
          <w:lang w:val="x-none" w:eastAsia="x-none"/>
        </w:rPr>
        <w:t>Proposal management system involves</w:t>
      </w:r>
      <w:r w:rsidR="0032278E">
        <w:rPr>
          <w:spacing w:val="-1"/>
          <w:lang w:val="x-none" w:eastAsia="x-none"/>
        </w:rPr>
        <w:t xml:space="preserve"> a</w:t>
      </w:r>
      <w:r w:rsidRPr="00EE4F9E">
        <w:rPr>
          <w:spacing w:val="-1"/>
          <w:lang w:val="x-none" w:eastAsia="x-none"/>
        </w:rPr>
        <w:t xml:space="preserve"> </w:t>
      </w:r>
      <w:r w:rsidR="00C80196" w:rsidRPr="0032278E">
        <w:rPr>
          <w:noProof/>
          <w:spacing w:val="-1"/>
          <w:lang w:eastAsia="x-none"/>
        </w:rPr>
        <w:t>sequence</w:t>
      </w:r>
      <w:r w:rsidRPr="00EE4F9E">
        <w:rPr>
          <w:spacing w:val="-1"/>
          <w:lang w:val="x-none" w:eastAsia="x-none"/>
        </w:rPr>
        <w:t xml:space="preserve"> of </w:t>
      </w:r>
      <w:r w:rsidR="007A7DDE">
        <w:rPr>
          <w:spacing w:val="-1"/>
          <w:lang w:eastAsia="x-none"/>
        </w:rPr>
        <w:t>activities</w:t>
      </w:r>
      <w:r w:rsidRPr="00EE4F9E">
        <w:rPr>
          <w:spacing w:val="-1"/>
          <w:lang w:val="x-none" w:eastAsia="x-none"/>
        </w:rPr>
        <w:t xml:space="preserve"> </w:t>
      </w:r>
      <w:r w:rsidR="005359AB">
        <w:rPr>
          <w:spacing w:val="-1"/>
          <w:lang w:eastAsia="x-none"/>
        </w:rPr>
        <w:t>from</w:t>
      </w:r>
      <w:r w:rsidRPr="00EE4F9E">
        <w:rPr>
          <w:spacing w:val="-1"/>
          <w:lang w:val="x-none" w:eastAsia="x-none"/>
        </w:rPr>
        <w:t xml:space="preserve"> the creation of a research proposal to the final approval which is a very </w:t>
      </w:r>
      <w:r w:rsidRPr="00894C2C">
        <w:rPr>
          <w:noProof/>
          <w:spacing w:val="-1"/>
          <w:lang w:val="x-none" w:eastAsia="x-none"/>
        </w:rPr>
        <w:t>time</w:t>
      </w:r>
      <w:r>
        <w:rPr>
          <w:noProof/>
          <w:spacing w:val="-1"/>
          <w:lang w:val="x-none" w:eastAsia="x-none"/>
        </w:rPr>
        <w:t>-</w:t>
      </w:r>
      <w:r w:rsidRPr="00894C2C">
        <w:rPr>
          <w:noProof/>
          <w:spacing w:val="-1"/>
          <w:lang w:val="x-none" w:eastAsia="x-none"/>
        </w:rPr>
        <w:t>consuming</w:t>
      </w:r>
      <w:r w:rsidRPr="00EE4F9E">
        <w:rPr>
          <w:spacing w:val="-1"/>
          <w:lang w:val="x-none" w:eastAsia="x-none"/>
        </w:rPr>
        <w:t xml:space="preserve"> </w:t>
      </w:r>
      <w:r w:rsidR="007C7B7E">
        <w:rPr>
          <w:spacing w:val="-1"/>
          <w:lang w:eastAsia="x-none"/>
        </w:rPr>
        <w:t xml:space="preserve">and user-centric </w:t>
      </w:r>
      <w:r w:rsidRPr="00EE4F9E">
        <w:rPr>
          <w:spacing w:val="-1"/>
          <w:lang w:val="x-none" w:eastAsia="x-none"/>
        </w:rPr>
        <w:t xml:space="preserve">process as it requires multiple parties to review and </w:t>
      </w:r>
      <w:r w:rsidR="00201D39">
        <w:rPr>
          <w:spacing w:val="-1"/>
          <w:lang w:eastAsia="x-none"/>
        </w:rPr>
        <w:t>approve</w:t>
      </w:r>
      <w:r w:rsidRPr="00EE4F9E">
        <w:rPr>
          <w:spacing w:val="-1"/>
          <w:lang w:val="x-none" w:eastAsia="x-none"/>
        </w:rPr>
        <w:t xml:space="preserve"> </w:t>
      </w:r>
      <w:r w:rsidR="00C54BC9">
        <w:rPr>
          <w:spacing w:val="-1"/>
          <w:lang w:eastAsia="x-none"/>
        </w:rPr>
        <w:t>in every</w:t>
      </w:r>
      <w:r w:rsidRPr="00EE4F9E">
        <w:rPr>
          <w:spacing w:val="-1"/>
          <w:lang w:val="x-none" w:eastAsia="x-none"/>
        </w:rPr>
        <w:t xml:space="preserve"> </w:t>
      </w:r>
      <w:r w:rsidR="0000434E">
        <w:rPr>
          <w:spacing w:val="-1"/>
          <w:lang w:eastAsia="x-none"/>
        </w:rPr>
        <w:t>step</w:t>
      </w:r>
      <w:r w:rsidRPr="00EE4F9E">
        <w:rPr>
          <w:spacing w:val="-1"/>
          <w:lang w:val="x-none" w:eastAsia="x-none"/>
        </w:rPr>
        <w:t xml:space="preserve">. </w:t>
      </w:r>
      <w:r>
        <w:t xml:space="preserve">Based on the </w:t>
      </w:r>
      <w:r w:rsidR="00D61451">
        <w:t>workflow</w:t>
      </w:r>
      <w:r>
        <w:t xml:space="preserve"> status </w:t>
      </w:r>
      <w:r w:rsidR="00EF748E">
        <w:t>of</w:t>
      </w:r>
      <w:r>
        <w:t xml:space="preserve"> a proposal, it </w:t>
      </w:r>
      <w:r w:rsidR="00C77B2E">
        <w:t>needs to</w:t>
      </w:r>
      <w:r>
        <w:t xml:space="preserve"> </w:t>
      </w:r>
      <w:r w:rsidR="00750F57">
        <w:t>initiate</w:t>
      </w:r>
      <w:r w:rsidR="00750F57">
        <w:rPr>
          <w:spacing w:val="-1"/>
          <w:lang w:eastAsia="x-none"/>
        </w:rPr>
        <w:t xml:space="preserve"> </w:t>
      </w:r>
      <w:r>
        <w:t>a</w:t>
      </w:r>
      <w:r w:rsidR="006C0669">
        <w:t>n</w:t>
      </w:r>
      <w:r>
        <w:t xml:space="preserve"> </w:t>
      </w:r>
      <w:r w:rsidR="006C0669">
        <w:t>automated</w:t>
      </w:r>
      <w:r>
        <w:t xml:space="preserve"> </w:t>
      </w:r>
      <w:r w:rsidR="00750F57">
        <w:t>process</w:t>
      </w:r>
      <w:r>
        <w:rPr>
          <w:spacing w:val="-1"/>
          <w:lang w:eastAsia="x-none"/>
        </w:rPr>
        <w:t xml:space="preserve"> and </w:t>
      </w:r>
      <w:r w:rsidR="00750F57">
        <w:rPr>
          <w:spacing w:val="-1"/>
          <w:lang w:eastAsia="x-none"/>
        </w:rPr>
        <w:t xml:space="preserve">route </w:t>
      </w:r>
      <w:r>
        <w:rPr>
          <w:spacing w:val="-1"/>
          <w:lang w:eastAsia="x-none"/>
        </w:rPr>
        <w:t>the document to</w:t>
      </w:r>
      <w:r w:rsidR="00380E1C">
        <w:rPr>
          <w:spacing w:val="-1"/>
          <w:lang w:eastAsia="x-none"/>
        </w:rPr>
        <w:t>ward</w:t>
      </w:r>
      <w:r w:rsidR="000F1992">
        <w:rPr>
          <w:spacing w:val="-1"/>
          <w:lang w:eastAsia="x-none"/>
        </w:rPr>
        <w:t xml:space="preserve"> the</w:t>
      </w:r>
      <w:r>
        <w:rPr>
          <w:spacing w:val="-1"/>
          <w:lang w:eastAsia="x-none"/>
        </w:rPr>
        <w:t xml:space="preserve"> appropriate users. As this application going to </w:t>
      </w:r>
      <w:r>
        <w:t xml:space="preserve">allow each worker </w:t>
      </w:r>
      <w:r w:rsidRPr="00776DE7">
        <w:rPr>
          <w:noProof/>
        </w:rPr>
        <w:t xml:space="preserve">to </w:t>
      </w:r>
      <w:r w:rsidR="00776DE7">
        <w:rPr>
          <w:noProof/>
        </w:rPr>
        <w:t>identify quickl</w:t>
      </w:r>
      <w:r w:rsidRPr="00776DE7">
        <w:rPr>
          <w:noProof/>
        </w:rPr>
        <w:t>y</w:t>
      </w:r>
      <w:r>
        <w:t xml:space="preserve"> and view their current tasks along with anticipated workload.</w:t>
      </w:r>
      <w:r w:rsidRPr="00EE4F9E">
        <w:rPr>
          <w:spacing w:val="-1"/>
          <w:lang w:val="x-none" w:eastAsia="x-none"/>
        </w:rPr>
        <w:t xml:space="preserve"> </w:t>
      </w:r>
      <w:r>
        <w:rPr>
          <w:spacing w:val="-1"/>
          <w:lang w:eastAsia="x-none"/>
        </w:rPr>
        <w:t xml:space="preserve">For ‘Task Automation’, to invoke </w:t>
      </w:r>
      <w:r w:rsidR="00CE22C7">
        <w:rPr>
          <w:noProof/>
          <w:spacing w:val="-1"/>
          <w:lang w:eastAsia="x-none"/>
        </w:rPr>
        <w:t>activities</w:t>
      </w:r>
      <w:r>
        <w:rPr>
          <w:spacing w:val="-1"/>
          <w:lang w:eastAsia="x-none"/>
        </w:rPr>
        <w:t xml:space="preserve"> </w:t>
      </w:r>
      <w:r w:rsidRPr="00776DE7">
        <w:rPr>
          <w:noProof/>
          <w:spacing w:val="-1"/>
          <w:lang w:eastAsia="x-none"/>
        </w:rPr>
        <w:t>automatically</w:t>
      </w:r>
      <w:r w:rsidR="00776DE7">
        <w:rPr>
          <w:noProof/>
          <w:spacing w:val="-1"/>
          <w:lang w:eastAsia="x-none"/>
        </w:rPr>
        <w:t>,</w:t>
      </w:r>
      <w:r>
        <w:rPr>
          <w:spacing w:val="-1"/>
          <w:lang w:eastAsia="x-none"/>
        </w:rPr>
        <w:t xml:space="preserve"> ‘</w:t>
      </w:r>
      <w:r>
        <w:t>Event Notification’</w:t>
      </w:r>
      <w:r w:rsidRPr="00EE4F9E">
        <w:rPr>
          <w:spacing w:val="-1"/>
          <w:lang w:val="x-none" w:eastAsia="x-none"/>
        </w:rPr>
        <w:t xml:space="preserve"> </w:t>
      </w:r>
      <w:r>
        <w:rPr>
          <w:spacing w:val="-1"/>
          <w:lang w:eastAsia="x-none"/>
        </w:rPr>
        <w:t>are send based on workflow status. ‘</w:t>
      </w:r>
      <w:r>
        <w:t xml:space="preserve">Process Monitoring and Reporting’ functionality allows to monitor the currently running processes in the </w:t>
      </w:r>
      <w:r w:rsidRPr="0035400A">
        <w:rPr>
          <w:noProof/>
        </w:rPr>
        <w:t>system</w:t>
      </w:r>
      <w:r>
        <w:t xml:space="preserve"> and </w:t>
      </w:r>
      <w:r w:rsidR="00053CD4">
        <w:t>allows</w:t>
      </w:r>
      <w:r w:rsidR="0032278E">
        <w:t xml:space="preserve"> the</w:t>
      </w:r>
      <w:r w:rsidR="00053CD4">
        <w:t xml:space="preserve"> </w:t>
      </w:r>
      <w:r w:rsidR="00053CD4" w:rsidRPr="0032278E">
        <w:rPr>
          <w:noProof/>
        </w:rPr>
        <w:t>user</w:t>
      </w:r>
      <w:r w:rsidR="00053CD4">
        <w:t xml:space="preserve"> to create</w:t>
      </w:r>
      <w:r>
        <w:t xml:space="preserve"> reports that </w:t>
      </w:r>
      <w:r w:rsidRPr="0032278E">
        <w:rPr>
          <w:noProof/>
        </w:rPr>
        <w:t>provide</w:t>
      </w:r>
      <w:r w:rsidR="00053CD4">
        <w:t xml:space="preserve"> detailed</w:t>
      </w:r>
      <w:r>
        <w:t xml:space="preserve"> information on current workload, future workload, obstructions, </w:t>
      </w:r>
      <w:r w:rsidRPr="009C429B">
        <w:rPr>
          <w:noProof/>
        </w:rPr>
        <w:t>etc</w:t>
      </w:r>
      <w:r>
        <w:t xml:space="preserve">. based on ″historic″ processing data. During each </w:t>
      </w:r>
      <w:r w:rsidRPr="0035400A">
        <w:rPr>
          <w:noProof/>
        </w:rPr>
        <w:t>step</w:t>
      </w:r>
      <w:r>
        <w:t xml:space="preserve">, information regarding ‘Tracking and Logging of Activities’ are recorded logged </w:t>
      </w:r>
      <w:r w:rsidR="00DE209A">
        <w:t xml:space="preserve">onto </w:t>
      </w:r>
      <w:r w:rsidR="00CF740C">
        <w:t xml:space="preserve">system </w:t>
      </w:r>
      <w:r w:rsidR="00DE209A">
        <w:t xml:space="preserve">audit logs </w:t>
      </w:r>
      <w:r>
        <w:t xml:space="preserve">to support non-repudiation. To identify the participants and their </w:t>
      </w:r>
      <w:r w:rsidR="00304046">
        <w:t>associated</w:t>
      </w:r>
      <w:r>
        <w:t xml:space="preserve"> privileges as well as 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003F4365">
        <w:t>with advance</w:t>
      </w:r>
      <w:r w:rsidR="00C67F02">
        <w:t>d</w:t>
      </w:r>
      <w:r w:rsidR="003F4365">
        <w:t xml:space="preserve"> access control concept of DOA and Obligations </w:t>
      </w:r>
      <w:r w:rsidRPr="000212C3">
        <w:rPr>
          <w:noProof/>
        </w:rPr>
        <w:t>is used</w:t>
      </w:r>
      <w:r>
        <w:t>.</w:t>
      </w:r>
      <w:r>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Pr>
          <w:spacing w:val="-1"/>
          <w:lang w:eastAsia="x-none"/>
        </w:rPr>
        <w:t xml:space="preserve"> using </w:t>
      </w:r>
      <w:r>
        <w:t xml:space="preserve">centralized security policies and </w:t>
      </w:r>
      <w:r>
        <w:lastRenderedPageBreak/>
        <w:t xml:space="preserve">mechanisms </w:t>
      </w:r>
      <w:r w:rsidRPr="00ED6AA9">
        <w:t xml:space="preserve">eliminates the tedious, repetitive, and labor-intensive manual procedures required to provision and manage </w:t>
      </w:r>
      <w:r>
        <w:t>security measures.</w:t>
      </w:r>
      <w:r>
        <w:rPr>
          <w:spacing w:val="-1"/>
          <w:lang w:eastAsia="x-none"/>
        </w:rPr>
        <w:t xml:space="preserve"> </w:t>
      </w:r>
      <w:r>
        <w:rPr>
          <w:spacing w:val="-1"/>
          <w:lang w:val="x-none" w:eastAsia="x-none"/>
        </w:rPr>
        <w:t>GPWfMS</w:t>
      </w:r>
      <w:r w:rsidRPr="00EE4F9E">
        <w:rPr>
          <w:spacing w:val="-1"/>
          <w:lang w:val="x-none" w:eastAsia="x-none"/>
        </w:rPr>
        <w:t xml:space="preserve"> act</w:t>
      </w:r>
      <w:r w:rsidR="00C01E3A">
        <w:rPr>
          <w:spacing w:val="-1"/>
          <w:lang w:eastAsia="x-none"/>
        </w:rPr>
        <w:t>s</w:t>
      </w:r>
      <w:r w:rsidRPr="00EE4F9E">
        <w:rPr>
          <w:spacing w:val="-1"/>
          <w:lang w:val="x-none" w:eastAsia="x-none"/>
        </w:rPr>
        <w:t xml:space="preserve"> as a prototype with the proposed </w:t>
      </w:r>
      <w:r w:rsidR="00FC6994" w:rsidRPr="00AD4C9E">
        <w:rPr>
          <w:noProof/>
          <w:spacing w:val="-1"/>
          <w:lang w:eastAsia="x-none"/>
        </w:rPr>
        <w:t>advance</w:t>
      </w:r>
      <w:r w:rsidR="00AD4C9E">
        <w:rPr>
          <w:noProof/>
          <w:spacing w:val="-1"/>
          <w:lang w:eastAsia="x-none"/>
        </w:rPr>
        <w:t>d</w:t>
      </w:r>
      <w:r w:rsidR="00FC6994">
        <w:rPr>
          <w:spacing w:val="-1"/>
          <w:lang w:eastAsia="x-none"/>
        </w:rPr>
        <w:t xml:space="preserve"> </w:t>
      </w:r>
      <w:r>
        <w:rPr>
          <w:spacing w:val="-1"/>
          <w:lang w:eastAsia="x-none"/>
        </w:rPr>
        <w:t>features</w:t>
      </w:r>
      <w:r w:rsidRPr="00EE4F9E">
        <w:rPr>
          <w:spacing w:val="-1"/>
          <w:lang w:val="x-none" w:eastAsia="x-none"/>
        </w:rPr>
        <w:t xml:space="preserve"> for XACML </w:t>
      </w:r>
      <w:r w:rsidR="005E0C9F">
        <w:rPr>
          <w:spacing w:val="-1"/>
          <w:lang w:eastAsia="x-none"/>
        </w:rPr>
        <w:t xml:space="preserve">3.0 </w:t>
      </w:r>
      <w:r w:rsidRPr="00EE4F9E">
        <w:rPr>
          <w:spacing w:val="-1"/>
          <w:lang w:val="x-none" w:eastAsia="x-none"/>
        </w:rPr>
        <w:t>and provi</w:t>
      </w:r>
      <w:r w:rsidR="00AE3107">
        <w:rPr>
          <w:spacing w:val="-1"/>
          <w:lang w:val="x-none" w:eastAsia="x-none"/>
        </w:rPr>
        <w:t xml:space="preserve">des a use case for implementing, testing </w:t>
      </w:r>
      <w:r w:rsidRPr="00EE4F9E">
        <w:rPr>
          <w:spacing w:val="-1"/>
          <w:lang w:val="x-none" w:eastAsia="x-none"/>
        </w:rPr>
        <w:t xml:space="preserve">and validating </w:t>
      </w:r>
      <w:r w:rsidR="005E4DB4">
        <w:rPr>
          <w:spacing w:val="-1"/>
          <w:lang w:eastAsia="x-none"/>
        </w:rPr>
        <w:t>the</w:t>
      </w:r>
      <w:r w:rsidRPr="00EE4F9E">
        <w:rPr>
          <w:spacing w:val="-1"/>
          <w:lang w:val="x-none" w:eastAsia="x-none"/>
        </w:rPr>
        <w:t xml:space="preserve"> proposed software </w:t>
      </w:r>
      <w:r w:rsidR="00DB63A9">
        <w:rPr>
          <w:spacing w:val="-1"/>
          <w:lang w:eastAsia="x-none"/>
        </w:rPr>
        <w:t xml:space="preserve">security </w:t>
      </w:r>
      <w:r w:rsidRPr="00EE4F9E">
        <w:rPr>
          <w:spacing w:val="-1"/>
          <w:lang w:val="x-none" w:eastAsia="x-none"/>
        </w:rPr>
        <w:t>architecture.</w:t>
      </w:r>
      <w:r>
        <w:rPr>
          <w:spacing w:val="-1"/>
          <w:lang w:eastAsia="x-none"/>
        </w:rPr>
        <w:t xml:space="preserve"> </w:t>
      </w:r>
    </w:p>
    <w:p w14:paraId="35D15B92" w14:textId="078D0C69" w:rsidR="00770789" w:rsidRDefault="00770789" w:rsidP="000E065B">
      <w:pPr>
        <w:spacing w:after="0"/>
        <w:jc w:val="both"/>
      </w:pPr>
      <w:r w:rsidRPr="00156FAC">
        <w:t xml:space="preserve">The architected solution prospect of the model is wider and more extensive with the </w:t>
      </w:r>
      <w:r w:rsidR="00FE551E">
        <w:t xml:space="preserve">use of latest </w:t>
      </w:r>
      <w:r w:rsidRPr="00156FAC">
        <w:t>XACML specification. At each stage, the application must account for all actions that can occur from user interaction. In general consideration, these actions fall under a simple Create, Read, Update and Delete (CRUD</w:t>
      </w:r>
      <w:r>
        <w:rPr>
          <w:rStyle w:val="FootnoteReference"/>
        </w:rPr>
        <w:footnoteReference w:id="6"/>
      </w:r>
      <w:r w:rsidRPr="00156FAC">
        <w:t xml:space="preserve">) paradigm. However, in the </w:t>
      </w:r>
      <w:r w:rsidR="00DF2260">
        <w:t>software design</w:t>
      </w:r>
      <w:r w:rsidRPr="00156FAC">
        <w:t>, our system must also account for the access control policies for each of these actions.</w:t>
      </w:r>
      <w:r>
        <w:t xml:space="preserve"> </w:t>
      </w:r>
      <w:r w:rsidR="0019225C" w:rsidRPr="000212C3">
        <w:rPr>
          <w:noProof/>
        </w:rPr>
        <w:t>This is</w:t>
      </w:r>
      <w:r w:rsidR="0019225C">
        <w:t xml:space="preserve"> based on the XACML </w:t>
      </w:r>
      <w:r w:rsidR="0019225C" w:rsidRPr="000212C3">
        <w:rPr>
          <w:noProof/>
        </w:rPr>
        <w:t>standard,</w:t>
      </w:r>
      <w:r w:rsidR="0019225C">
        <w:t xml:space="preserve"> and uses authorization policies to determine if a user is allowed or denied to perform a certain action on a particular service. </w:t>
      </w:r>
      <w:r w:rsidRPr="000212C3">
        <w:rPr>
          <w:noProof/>
        </w:rPr>
        <w:t>This makes</w:t>
      </w:r>
      <w:r>
        <w:t xml:space="preserve"> the system more efficient and more secure and allows </w:t>
      </w:r>
      <w:r w:rsidRPr="001D60E9">
        <w:rPr>
          <w:szCs w:val="24"/>
        </w:rPr>
        <w:t xml:space="preserve">organizations to monitor </w:t>
      </w:r>
      <w:r>
        <w:rPr>
          <w:szCs w:val="24"/>
        </w:rPr>
        <w:t xml:space="preserve">and maintain </w:t>
      </w:r>
      <w:r w:rsidRPr="001D60E9">
        <w:rPr>
          <w:szCs w:val="24"/>
        </w:rPr>
        <w:t>the availability, integrity, and confidentiality</w:t>
      </w:r>
      <w:r>
        <w:rPr>
          <w:szCs w:val="24"/>
        </w:rPr>
        <w:t xml:space="preserve"> of the process.</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Database</w:t>
      </w:r>
    </w:p>
    <w:p w14:paraId="247EB15D" w14:textId="77777777" w:rsidR="00770789" w:rsidRDefault="00770789" w:rsidP="000E065B">
      <w:pPr>
        <w:pStyle w:val="BodyText"/>
        <w:keepNext/>
        <w:framePr w:w="5040" w:h="3192" w:hRule="exact" w:wrap="around" w:vAnchor="page" w:hAnchor="page" w:x="6502" w:y="6514"/>
        <w:ind w:firstLine="0"/>
      </w:pPr>
      <w:r w:rsidRPr="005C5B47">
        <w:rPr>
          <w:noProof/>
          <w:lang w:val="en-US" w:eastAsia="en-US"/>
        </w:rPr>
        <w:drawing>
          <wp:inline distT="0" distB="0" distL="0" distR="0" wp14:anchorId="7C1582C0" wp14:editId="6046020C">
            <wp:extent cx="3175000" cy="1762760"/>
            <wp:effectExtent l="0" t="0" r="6350" b="8890"/>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75000" cy="1762760"/>
                    </a:xfrm>
                    <a:prstGeom prst="rect">
                      <a:avLst/>
                    </a:prstGeom>
                    <a:noFill/>
                    <a:ln>
                      <a:noFill/>
                    </a:ln>
                  </pic:spPr>
                </pic:pic>
              </a:graphicData>
            </a:graphic>
          </wp:inline>
        </w:drawing>
      </w:r>
    </w:p>
    <w:p w14:paraId="2B66FDE6" w14:textId="1E37C584" w:rsidR="00770789" w:rsidRDefault="00770789" w:rsidP="0083409B">
      <w:pPr>
        <w:pStyle w:val="Caption"/>
        <w:framePr w:w="5040" w:h="3192" w:hRule="exact" w:wrap="around" w:vAnchor="page" w:hAnchor="page" w:x="6502" w:y="6514"/>
      </w:pPr>
      <w:bookmarkStart w:id="3" w:name="_Ref448096946"/>
      <w:r>
        <w:t xml:space="preserve">Figure </w:t>
      </w:r>
      <w:r w:rsidR="00DE5637">
        <w:fldChar w:fldCharType="begin"/>
      </w:r>
      <w:r w:rsidR="00DE5637">
        <w:instrText xml:space="preserve"> SEQ Figure \* ARABIC </w:instrText>
      </w:r>
      <w:r w:rsidR="00DE5637">
        <w:fldChar w:fldCharType="separate"/>
      </w:r>
      <w:r w:rsidR="00C413D9">
        <w:rPr>
          <w:noProof/>
        </w:rPr>
        <w:t>4</w:t>
      </w:r>
      <w:r w:rsidR="00DE5637">
        <w:rPr>
          <w:noProof/>
        </w:rPr>
        <w:fldChar w:fldCharType="end"/>
      </w:r>
      <w:bookmarkEnd w:id="3"/>
      <w:r>
        <w:t xml:space="preserve"> </w:t>
      </w:r>
      <w:r w:rsidRPr="00CF1EEF">
        <w:t xml:space="preserve">Relational </w:t>
      </w:r>
      <w:r w:rsidRPr="00776DE7">
        <w:rPr>
          <w:noProof/>
        </w:rPr>
        <w:t>vs</w:t>
      </w:r>
      <w:r w:rsidR="00776DE7">
        <w:rPr>
          <w:noProof/>
        </w:rPr>
        <w:t>.</w:t>
      </w:r>
      <w:r w:rsidRPr="00CF1EEF">
        <w:t xml:space="preserve"> Document Database Model</w:t>
      </w:r>
    </w:p>
    <w:p w14:paraId="2927347A" w14:textId="77777777" w:rsidR="00770789" w:rsidRDefault="00770789" w:rsidP="000E065B">
      <w:pPr>
        <w:pStyle w:val="BodyText"/>
        <w:keepNext/>
        <w:framePr w:w="5040" w:h="3192" w:hRule="exact" w:wrap="around" w:vAnchor="page" w:hAnchor="page" w:x="6502" w:y="6514"/>
        <w:ind w:firstLine="0"/>
      </w:pPr>
    </w:p>
    <w:p w14:paraId="6014F094" w14:textId="453BE85C"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5E7FDB">
        <w:rPr>
          <w:spacing w:val="-1"/>
          <w:vertAlign w:val="superscript"/>
          <w:lang w:val="x-none" w:eastAsia="x-none"/>
        </w:rPr>
        <w:footnoteReference w:id="7"/>
      </w:r>
      <w:r w:rsidR="00423504">
        <w:rPr>
          <w:spacing w:val="-1"/>
          <w:lang w:eastAsia="x-none"/>
        </w:rPr>
        <w:t xml:space="preserve"> </w:t>
      </w:r>
      <w:r w:rsidRPr="00E411A5">
        <w:rPr>
          <w:spacing w:val="-1"/>
          <w:lang w:val="x-none" w:eastAsia="x-none"/>
        </w:rPr>
        <w:t xml:space="preserve">as the best suited No-SQL backend database. </w:t>
      </w:r>
    </w:p>
    <w:p w14:paraId="2242878E" w14:textId="6FE0F051" w:rsidR="00770789" w:rsidRPr="008D6BB1" w:rsidRDefault="00770789" w:rsidP="000E065B">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3B6CB9">
        <w:t xml:space="preserve">Figure </w:t>
      </w:r>
      <w:r w:rsidR="003B6CB9">
        <w:rPr>
          <w:noProof/>
        </w:rPr>
        <w:t>4</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0E065B">
      <w:pPr>
        <w:jc w:val="both"/>
        <w:rPr>
          <w:spacing w:val="-1"/>
          <w:lang w:val="x-none" w:eastAsia="x-none"/>
        </w:rPr>
      </w:pPr>
      <w:r w:rsidRPr="005C5B47">
        <w:rPr>
          <w:spacing w:val="-1"/>
          <w:lang w:val="x-none" w:eastAsia="x-none"/>
        </w:rPr>
        <w:t>T</w:t>
      </w:r>
      <w:r w:rsidR="00D615FF">
        <w:rPr>
          <w:spacing w:val="-1"/>
          <w:lang w:eastAsia="x-none"/>
        </w:rPr>
        <w:t>hree</w:t>
      </w:r>
      <w:r w:rsidRPr="005C5B47">
        <w:rPr>
          <w:spacing w:val="-1"/>
          <w:lang w:val="x-none" w:eastAsia="x-none"/>
        </w:rPr>
        <w:t xml:space="preserve"> primary database collections </w:t>
      </w:r>
      <w:r w:rsidRPr="00545013">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0E065B">
      <w:pPr>
        <w:keepNext/>
        <w:spacing w:after="0"/>
        <w:jc w:val="both"/>
        <w:rPr>
          <w:spacing w:val="-1"/>
          <w:lang w:val="x-none" w:eastAsia="x-none"/>
        </w:rPr>
      </w:pPr>
      <w:r w:rsidRPr="005C5B47">
        <w:rPr>
          <w:spacing w:val="-1"/>
          <w:lang w:val="x-none" w:eastAsia="x-none"/>
        </w:rPr>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0E065B">
      <w:pPr>
        <w:spacing w:after="0"/>
        <w:jc w:val="both"/>
        <w:rPr>
          <w:spacing w:val="-1"/>
          <w:lang w:val="x-none" w:eastAsia="x-none"/>
        </w:rPr>
      </w:pPr>
      <w:r w:rsidRPr="005C5B47">
        <w:rPr>
          <w:spacing w:val="-1"/>
          <w:lang w:val="x-none" w:eastAsia="x-none"/>
        </w:rPr>
        <w:lastRenderedPageBreak/>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CD718E">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Morphia</w:t>
      </w:r>
    </w:p>
    <w:p w14:paraId="5AE64AC5" w14:textId="667EC985" w:rsidR="00770789" w:rsidRPr="00B531DE" w:rsidRDefault="00770789" w:rsidP="000E065B">
      <w:pPr>
        <w:spacing w:after="0"/>
        <w:jc w:val="both"/>
        <w:rPr>
          <w:spacing w:val="-1"/>
          <w:lang w:eastAsia="x-none"/>
        </w:rPr>
      </w:pPr>
      <w:r w:rsidRPr="005C5B47">
        <w:rPr>
          <w:spacing w:val="-1"/>
          <w:lang w:val="x-none" w:eastAsia="x-none"/>
        </w:rPr>
        <w:t>Morphia</w:t>
      </w:r>
      <w:r>
        <w:rPr>
          <w:rStyle w:val="FootnoteReference"/>
          <w:spacing w:val="-1"/>
          <w:lang w:val="x-none" w:eastAsia="x-none"/>
        </w:rPr>
        <w:footnoteReference w:id="8"/>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Morphia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the working with data in Java as it creates a data persistence interface in between. </w:t>
      </w:r>
      <w:r w:rsidRPr="005C5B47">
        <w:rPr>
          <w:spacing w:val="-1"/>
          <w:lang w:val="x-none" w:eastAsia="x-none"/>
        </w:rPr>
        <w:t xml:space="preserve">Morphia is MongoDB’s </w:t>
      </w:r>
      <w:r w:rsidRPr="00AA4335">
        <w:rPr>
          <w:spacing w:val="-1"/>
          <w:lang w:val="x-none" w:eastAsia="x-none"/>
        </w:rPr>
        <w:t>Java Persistence API (</w:t>
      </w:r>
      <w:r w:rsidRPr="005C5B47">
        <w:rPr>
          <w:spacing w:val="-1"/>
          <w:lang w:val="x-none" w:eastAsia="x-none"/>
        </w:rPr>
        <w:t>JPA</w:t>
      </w:r>
      <w:r>
        <w:rPr>
          <w:rStyle w:val="FootnoteReference"/>
          <w:spacing w:val="-1"/>
          <w:lang w:val="x-none" w:eastAsia="x-none"/>
        </w:rPr>
        <w:footnoteReference w:id="9"/>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545013">
        <w:rPr>
          <w:rStyle w:val="Strong"/>
          <w:noProof/>
        </w:rPr>
        <w:t>Balana</w:t>
      </w:r>
    </w:p>
    <w:p w14:paraId="1D686956" w14:textId="77777777" w:rsidR="00F62609" w:rsidRDefault="00F62609" w:rsidP="00F62609">
      <w:pPr>
        <w:pStyle w:val="BodyText"/>
        <w:keepNext/>
        <w:framePr w:w="5277" w:h="5407" w:hRule="exact" w:wrap="around" w:vAnchor="page" w:hAnchor="page" w:x="6850" w:y="7690"/>
        <w:ind w:firstLine="0"/>
      </w:pPr>
      <w:r w:rsidRPr="005C5B47">
        <w:rPr>
          <w:noProof/>
          <w:lang w:val="en-US" w:eastAsia="en-US"/>
        </w:rPr>
        <w:drawing>
          <wp:inline distT="0" distB="0" distL="0" distR="0" wp14:anchorId="78C981C3" wp14:editId="48DE66B2">
            <wp:extent cx="3096278" cy="3145809"/>
            <wp:effectExtent l="0" t="0" r="8890" b="0"/>
            <wp:docPr id="12" name="Picture 1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499DDB30" w14:textId="05462C30" w:rsidR="00F62609" w:rsidRDefault="00F62609" w:rsidP="00F62609">
      <w:pPr>
        <w:pStyle w:val="Caption"/>
        <w:framePr w:w="5277" w:h="5407" w:hRule="exact" w:wrap="around" w:vAnchor="page" w:hAnchor="page" w:x="6850" w:y="7690"/>
      </w:pPr>
      <w:bookmarkStart w:id="4" w:name="_Ref448173464"/>
      <w:r>
        <w:t xml:space="preserve">Figure </w:t>
      </w:r>
      <w:r w:rsidR="00DE5637">
        <w:fldChar w:fldCharType="begin"/>
      </w:r>
      <w:r w:rsidR="00DE5637">
        <w:instrText xml:space="preserve"> SEQ Figure \* ARABIC </w:instrText>
      </w:r>
      <w:r w:rsidR="00DE5637">
        <w:fldChar w:fldCharType="separate"/>
      </w:r>
      <w:r w:rsidR="00C413D9">
        <w:rPr>
          <w:noProof/>
        </w:rPr>
        <w:t>5</w:t>
      </w:r>
      <w:r w:rsidR="00DE5637">
        <w:rPr>
          <w:noProof/>
        </w:rPr>
        <w:fldChar w:fldCharType="end"/>
      </w:r>
      <w:bookmarkEnd w:id="4"/>
      <w:r>
        <w:t xml:space="preserve"> </w:t>
      </w:r>
      <w:r w:rsidRPr="00AB5EE1">
        <w:t>XACML Policy Language Model</w:t>
      </w:r>
    </w:p>
    <w:p w14:paraId="56BE0D40" w14:textId="2F69EEB7" w:rsidR="00770789" w:rsidRPr="00A322B2" w:rsidRDefault="00770789" w:rsidP="000E065B">
      <w:pPr>
        <w:pStyle w:val="ListParagraph"/>
        <w:spacing w:line="276" w:lineRule="auto"/>
        <w:ind w:left="0"/>
        <w:jc w:val="both"/>
        <w:rPr>
          <w:rFonts w:ascii="Calibri" w:eastAsia="PMingLiU" w:hAnsi="Calibri"/>
          <w:spacing w:val="-1"/>
          <w:sz w:val="22"/>
          <w:szCs w:val="22"/>
          <w:lang w:eastAsia="x-none" w:bidi="ar-SA"/>
        </w:rPr>
      </w:pPr>
      <w:r w:rsidRPr="00545013">
        <w:rPr>
          <w:rFonts w:ascii="Calibri" w:eastAsia="PMingLiU" w:hAnsi="Calibri"/>
          <w:noProof/>
          <w:spacing w:val="-1"/>
          <w:sz w:val="22"/>
          <w:szCs w:val="22"/>
          <w:lang w:val="x-none" w:eastAsia="x-none" w:bidi="ar-SA"/>
        </w:rPr>
        <w:t>Balan</w:t>
      </w:r>
      <w:r w:rsidRPr="00545013">
        <w:rPr>
          <w:rFonts w:ascii="Calibri" w:eastAsia="PMingLiU" w:hAnsi="Calibri"/>
          <w:noProof/>
          <w:spacing w:val="-1"/>
          <w:sz w:val="22"/>
          <w:szCs w:val="22"/>
          <w:lang w:eastAsia="x-none" w:bidi="ar-SA"/>
        </w:rPr>
        <w:t>a</w:t>
      </w:r>
      <w:r>
        <w:rPr>
          <w:rStyle w:val="FootnoteReference"/>
          <w:rFonts w:ascii="Calibri" w:eastAsia="PMingLiU" w:hAnsi="Calibri"/>
          <w:spacing w:val="-1"/>
          <w:sz w:val="22"/>
          <w:szCs w:val="22"/>
          <w:lang w:eastAsia="x-none"/>
        </w:rPr>
        <w:footnoteReference w:id="10"/>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r w:rsidRPr="005C5B47">
        <w:rPr>
          <w:rFonts w:ascii="Calibri" w:eastAsia="PMingLiU" w:hAnsi="Calibri"/>
          <w:spacing w:val="-1"/>
          <w:sz w:val="22"/>
          <w:szCs w:val="22"/>
          <w:lang w:val="x-none" w:eastAsia="x-none" w:bidi="ar-SA"/>
        </w:rPr>
        <w:t xml:space="preserve">urc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Pr>
          <w:rStyle w:val="FootnoteReference"/>
          <w:rFonts w:ascii="Calibri" w:eastAsia="PMingLiU" w:hAnsi="Calibri"/>
          <w:spacing w:val="-1"/>
          <w:sz w:val="22"/>
          <w:szCs w:val="22"/>
          <w:lang w:eastAsia="x-none" w:bidi="ar-SA"/>
        </w:rPr>
        <w:footnoteReference w:id="11"/>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2511243E"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t>XACML Implementation</w:t>
      </w:r>
    </w:p>
    <w:p w14:paraId="52DFE89B" w14:textId="4F99F612" w:rsidR="00770789" w:rsidRDefault="00770789" w:rsidP="000E065B">
      <w:pPr>
        <w:spacing w:after="0"/>
        <w:jc w:val="both"/>
        <w:rPr>
          <w:spacing w:val="-1"/>
          <w:lang w:val="x-none" w:eastAsia="x-none"/>
        </w:rPr>
      </w:pPr>
      <w:r>
        <w:rPr>
          <w:color w:val="000000"/>
        </w:rPr>
        <w:t xml:space="preserve">The XACML is </w:t>
      </w:r>
      <w:r w:rsidR="00966394" w:rsidRPr="0035400A">
        <w:rPr>
          <w:noProof/>
          <w:color w:val="000000"/>
        </w:rPr>
        <w:t>XML</w:t>
      </w:r>
      <w:r w:rsidR="0035400A">
        <w:rPr>
          <w:noProof/>
          <w:color w:val="000000"/>
        </w:rPr>
        <w:t>-</w:t>
      </w:r>
      <w:r w:rsidR="00966394" w:rsidRPr="0035400A">
        <w:rPr>
          <w:noProof/>
          <w:color w:val="000000"/>
        </w:rPr>
        <w:t>based</w:t>
      </w:r>
      <w:r w:rsidR="00966394">
        <w:rPr>
          <w:color w:val="000000"/>
        </w:rPr>
        <w:t xml:space="preserve"> </w:t>
      </w:r>
      <w:r w:rsidR="00AD4C9E">
        <w:rPr>
          <w:noProof/>
          <w:color w:val="000000"/>
        </w:rPr>
        <w:t xml:space="preserve">declarative </w:t>
      </w:r>
      <w:r w:rsidR="00966394">
        <w:rPr>
          <w:color w:val="000000"/>
        </w:rPr>
        <w:t xml:space="preserve">policy language </w:t>
      </w:r>
      <w:r w:rsidR="00753083">
        <w:rPr>
          <w:color w:val="000000"/>
        </w:rPr>
        <w:t>for defining access control policies</w:t>
      </w:r>
      <w:r w:rsidR="008E3B40">
        <w:rPr>
          <w:color w:val="000000"/>
        </w:rPr>
        <w:t xml:space="preserve"> and a related processing model</w:t>
      </w:r>
      <w:r w:rsidR="00AD4C9E">
        <w:rPr>
          <w:color w:val="000000"/>
        </w:rPr>
        <w:t xml:space="preserve"> </w:t>
      </w:r>
      <w:r w:rsidR="00AD4C9E">
        <w:rPr>
          <w:noProof/>
          <w:color w:val="000000"/>
        </w:rPr>
        <w:t>which</w:t>
      </w:r>
      <w:r w:rsidRPr="00AD4C9E">
        <w:rPr>
          <w:noProof/>
          <w:color w:val="000000"/>
        </w:rPr>
        <w:t xml:space="preserve"> </w:t>
      </w:r>
      <w:r w:rsidR="00545013">
        <w:rPr>
          <w:noProof/>
          <w:color w:val="000000"/>
        </w:rPr>
        <w:t>permit</w:t>
      </w:r>
      <w:r w:rsidR="00AD4C9E" w:rsidRPr="00545013">
        <w:rPr>
          <w:noProof/>
          <w:color w:val="000000"/>
        </w:rPr>
        <w:t>s</w:t>
      </w:r>
      <w:r w:rsidRPr="00AD4C9E">
        <w:rPr>
          <w:noProof/>
          <w:color w:val="000000"/>
        </w:rPr>
        <w:t xml:space="preserve"> the specification of authorizations as rules. Furthermore,</w:t>
      </w:r>
      <w:r>
        <w:rPr>
          <w:color w:val="000000"/>
        </w:rPr>
        <w:t xml:space="preserve"> XACML is a generic framework </w:t>
      </w:r>
      <w:r w:rsidR="008E3B40">
        <w:rPr>
          <w:color w:val="000000"/>
        </w:rPr>
        <w:t>recognized by OASIS standard</w:t>
      </w:r>
      <w:r w:rsidR="005756DF">
        <w:rPr>
          <w:rStyle w:val="FootnoteReference"/>
          <w:color w:val="000000"/>
        </w:rPr>
        <w:footnoteReference w:id="12"/>
      </w:r>
      <w:r>
        <w:rPr>
          <w:color w:val="000000"/>
        </w:rPr>
        <w:t xml:space="preserve"> for access control which </w:t>
      </w:r>
      <w:r w:rsidRPr="0035400A">
        <w:rPr>
          <w:noProof/>
          <w:color w:val="000000"/>
        </w:rPr>
        <w:t>i</w:t>
      </w:r>
      <w:r w:rsidR="0035400A">
        <w:rPr>
          <w:noProof/>
          <w:color w:val="000000"/>
        </w:rPr>
        <w:t>deally provides</w:t>
      </w:r>
      <w:r>
        <w:rPr>
          <w:color w:val="000000"/>
        </w:rPr>
        <w:t xml:space="preserve"> expressiveness, modularity, interoperability and efficiency </w:t>
      </w:r>
      <w:r>
        <w:rPr>
          <w:color w:val="000000"/>
        </w:rPr>
        <w:fldChar w:fldCharType="begin" w:fldLock="1"/>
      </w:r>
      <w:r>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6]", "plainTextFormattedCitation" : "[16]", "previouslyFormattedCitation" : "[16]" }, "properties" : { "noteIndex" : 0 }, "schema" : "https://github.com/citation-style-language/schema/raw/master/csl-citation.json" }</w:instrText>
      </w:r>
      <w:r>
        <w:rPr>
          <w:color w:val="000000"/>
        </w:rPr>
        <w:fldChar w:fldCharType="separate"/>
      </w:r>
      <w:r w:rsidRPr="00F86EB5">
        <w:rPr>
          <w:noProof/>
          <w:color w:val="000000"/>
        </w:rPr>
        <w:t>[16]</w:t>
      </w:r>
      <w:r>
        <w:rPr>
          <w:color w:val="000000"/>
        </w:rPr>
        <w:fldChar w:fldCharType="end"/>
      </w:r>
      <w:r>
        <w:rPr>
          <w:color w:val="000000"/>
        </w:rPr>
        <w:fldChar w:fldCharType="begin" w:fldLock="1"/>
      </w:r>
      <w:r>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7]", "plainTextFormattedCitation" : "[17]", "previouslyFormattedCitation" : "[17]" }, "properties" : { "noteIndex" : 0 }, "schema" : "https://github.com/citation-style-language/schema/raw/master/csl-citation.json" }</w:instrText>
      </w:r>
      <w:r>
        <w:rPr>
          <w:color w:val="000000"/>
        </w:rPr>
        <w:fldChar w:fldCharType="separate"/>
      </w:r>
      <w:r w:rsidRPr="0085613A">
        <w:rPr>
          <w:noProof/>
          <w:color w:val="000000"/>
        </w:rPr>
        <w:t>[17]</w:t>
      </w:r>
      <w:r>
        <w:rPr>
          <w:color w:val="000000"/>
        </w:rPr>
        <w:fldChar w:fldCharType="end"/>
      </w:r>
      <w:r>
        <w:rPr>
          <w:color w:val="000000"/>
        </w:rPr>
        <w:t>. It is a declarative language for the specifica</w:t>
      </w:r>
      <w:r w:rsidR="00137E64">
        <w:rPr>
          <w:color w:val="000000"/>
        </w:rPr>
        <w:t xml:space="preserve">tion of authorizations as rules. </w:t>
      </w:r>
      <w:r w:rsidR="00776DE7">
        <w:rPr>
          <w:noProof/>
          <w:spacing w:val="-1"/>
          <w:lang w:val="x-none" w:eastAsia="x-none"/>
        </w:rPr>
        <w:t>T</w:t>
      </w:r>
      <w:r w:rsidRPr="00776DE7">
        <w:rPr>
          <w:noProof/>
          <w:spacing w:val="-1"/>
          <w:lang w:val="x-none" w:eastAsia="x-none"/>
        </w:rPr>
        <w:t>o</w:t>
      </w:r>
      <w:r w:rsidR="00F60177">
        <w:rPr>
          <w:spacing w:val="-1"/>
          <w:lang w:val="x-none" w:eastAsia="x-none"/>
        </w:rPr>
        <w:t xml:space="preserve"> maintain proper authorization </w:t>
      </w:r>
      <w:r w:rsidR="00F60177">
        <w:rPr>
          <w:spacing w:val="-1"/>
          <w:lang w:eastAsia="x-none"/>
        </w:rPr>
        <w:t>between</w:t>
      </w:r>
      <w:r w:rsidR="00F60177">
        <w:rPr>
          <w:spacing w:val="-1"/>
          <w:lang w:val="x-none" w:eastAsia="x-none"/>
        </w:rPr>
        <w:t xml:space="preserve"> different users and</w:t>
      </w:r>
      <w:r w:rsidR="00F60177">
        <w:rPr>
          <w:spacing w:val="-1"/>
          <w:lang w:eastAsia="x-none"/>
        </w:rPr>
        <w:t xml:space="preserve"> resources</w:t>
      </w:r>
      <w:r w:rsidRPr="000C299A">
        <w:rPr>
          <w:spacing w:val="-1"/>
          <w:lang w:val="x-none" w:eastAsia="x-none"/>
        </w:rPr>
        <w:t>, we will design and implement a series of XACML policies</w:t>
      </w:r>
      <w:r w:rsidR="00A47632">
        <w:rPr>
          <w:spacing w:val="-1"/>
          <w:lang w:val="x-none" w:eastAsia="x-none"/>
        </w:rPr>
        <w:t xml:space="preserve"> as shown in Appendix IV and </w:t>
      </w:r>
      <w:r w:rsidR="000C299A" w:rsidRPr="000C299A">
        <w:rPr>
          <w:spacing w:val="-1"/>
          <w:lang w:val="x-none" w:eastAsia="x-none"/>
        </w:rPr>
        <w:t>V</w:t>
      </w:r>
      <w:r w:rsidRPr="000C299A">
        <w:rPr>
          <w:spacing w:val="-1"/>
          <w:lang w:val="x-none" w:eastAsia="x-none"/>
        </w:rPr>
        <w:t>.</w:t>
      </w:r>
      <w:r w:rsidR="00D906CA">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sidR="00E97E44">
        <w:rPr>
          <w:noProof/>
          <w:spacing w:val="-1"/>
          <w:lang w:eastAsia="x-none"/>
        </w:rPr>
        <w:t>defined</w:t>
      </w:r>
      <w:r w:rsidRPr="005C5B47">
        <w:rPr>
          <w:spacing w:val="-1"/>
          <w:lang w:val="x-none" w:eastAsia="x-none"/>
        </w:rPr>
        <w:t xml:space="preserve"> </w:t>
      </w:r>
      <w:r w:rsidR="004C68E0">
        <w:rPr>
          <w:spacing w:val="-1"/>
          <w:lang w:eastAsia="x-none"/>
        </w:rPr>
        <w:t xml:space="preserve">and </w:t>
      </w:r>
      <w:r w:rsidR="00632C8F">
        <w:rPr>
          <w:spacing w:val="-1"/>
          <w:lang w:eastAsia="x-none"/>
        </w:rPr>
        <w:t>written</w:t>
      </w:r>
      <w:r w:rsidR="00173172">
        <w:rPr>
          <w:spacing w:val="-1"/>
          <w:lang w:eastAsia="x-none"/>
        </w:rPr>
        <w:t xml:space="preserve"> </w:t>
      </w:r>
      <w:r w:rsidR="00776DE7">
        <w:rPr>
          <w:noProof/>
          <w:spacing w:val="-1"/>
          <w:lang w:val="x-none" w:eastAsia="x-none"/>
        </w:rPr>
        <w:t>by</w:t>
      </w:r>
      <w:r w:rsidRPr="005C5B47">
        <w:rPr>
          <w:spacing w:val="-1"/>
          <w:lang w:val="x-none" w:eastAsia="x-none"/>
        </w:rPr>
        <w:t xml:space="preserve"> specified </w:t>
      </w:r>
      <w:r w:rsidR="00173172">
        <w:rPr>
          <w:spacing w:val="-1"/>
          <w:lang w:eastAsia="x-none"/>
        </w:rPr>
        <w:t xml:space="preserve">business rules and </w:t>
      </w:r>
      <w:r w:rsidRPr="005C5B47">
        <w:rPr>
          <w:spacing w:val="-1"/>
          <w:lang w:val="x-none" w:eastAsia="x-none"/>
        </w:rPr>
        <w:t xml:space="preserve">guidelines for access control to the system. </w:t>
      </w:r>
      <w:r w:rsidR="00286655" w:rsidRPr="005C5B47">
        <w:rPr>
          <w:spacing w:val="-1"/>
          <w:lang w:val="x-none" w:eastAsia="x-none"/>
        </w:rPr>
        <w:t xml:space="preserve">XACML standards </w:t>
      </w:r>
      <w:r w:rsidR="00286655">
        <w:rPr>
          <w:spacing w:val="-1"/>
          <w:lang w:eastAsia="x-none"/>
        </w:rPr>
        <w:t xml:space="preserve">address and define how </w:t>
      </w:r>
      <w:r w:rsidRPr="005C5B47">
        <w:rPr>
          <w:spacing w:val="-1"/>
          <w:lang w:val="x-none" w:eastAsia="x-none"/>
        </w:rPr>
        <w:t xml:space="preserve">security authorization requests </w:t>
      </w:r>
      <w:r w:rsidRPr="005936B8">
        <w:rPr>
          <w:noProof/>
          <w:spacing w:val="-1"/>
          <w:lang w:val="x-none" w:eastAsia="x-none"/>
        </w:rPr>
        <w:t xml:space="preserve">are </w:t>
      </w:r>
      <w:r w:rsidR="00286655" w:rsidRPr="005936B8">
        <w:rPr>
          <w:noProof/>
          <w:spacing w:val="-1"/>
          <w:lang w:eastAsia="x-none"/>
        </w:rPr>
        <w:t>handled</w:t>
      </w:r>
      <w:r w:rsidRPr="005C5B47">
        <w:rPr>
          <w:spacing w:val="-1"/>
          <w:lang w:val="x-none" w:eastAsia="x-none"/>
        </w:rPr>
        <w:t xml:space="preserve"> internally. </w:t>
      </w:r>
      <w:r w:rsidR="005A4574">
        <w:rPr>
          <w:spacing w:val="-1"/>
          <w:lang w:eastAsia="x-none"/>
        </w:rPr>
        <w:t xml:space="preserve">Apart from processing the authorization requests and it also defines the mechanism to perform a complete analysis of </w:t>
      </w:r>
      <w:r w:rsidR="005A4574" w:rsidRPr="005C5B47">
        <w:rPr>
          <w:spacing w:val="-1"/>
          <w:lang w:val="x-none" w:eastAsia="x-none"/>
        </w:rPr>
        <w:t xml:space="preserve">rules, </w:t>
      </w:r>
      <w:r w:rsidR="005A4574" w:rsidRPr="005C5B47">
        <w:rPr>
          <w:spacing w:val="-1"/>
          <w:lang w:val="x-none" w:eastAsia="x-none"/>
        </w:rPr>
        <w:lastRenderedPageBreak/>
        <w:t xml:space="preserve">policies, and policy sets </w:t>
      </w:r>
      <w:r w:rsidR="005A4574">
        <w:rPr>
          <w:spacing w:val="-1"/>
          <w:lang w:eastAsia="x-none"/>
        </w:rPr>
        <w:t>to come up with</w:t>
      </w:r>
      <w:r w:rsidR="0035400A">
        <w:rPr>
          <w:spacing w:val="-1"/>
          <w:lang w:eastAsia="x-none"/>
        </w:rPr>
        <w:t xml:space="preserve"> </w:t>
      </w:r>
      <w:r w:rsidR="00872D10">
        <w:rPr>
          <w:spacing w:val="-1"/>
          <w:lang w:eastAsia="x-none"/>
        </w:rPr>
        <w:t>a</w:t>
      </w:r>
      <w:r w:rsidR="005A4574">
        <w:rPr>
          <w:spacing w:val="-1"/>
          <w:lang w:eastAsia="x-none"/>
        </w:rPr>
        <w:t xml:space="preserve"> </w:t>
      </w:r>
      <w:r w:rsidR="005A4574" w:rsidRPr="0035400A">
        <w:rPr>
          <w:noProof/>
          <w:spacing w:val="-1"/>
          <w:lang w:eastAsia="x-none"/>
        </w:rPr>
        <w:t>precise</w:t>
      </w:r>
      <w:r w:rsidR="005A4574">
        <w:rPr>
          <w:spacing w:val="-1"/>
          <w:lang w:eastAsia="x-none"/>
        </w:rPr>
        <w:t xml:space="preserve"> decision. </w:t>
      </w:r>
      <w:r w:rsidR="007B7750">
        <w:rPr>
          <w:noProof/>
          <w:spacing w:val="-1"/>
          <w:lang w:eastAsia="x-none"/>
        </w:rPr>
        <w:t>T</w:t>
      </w:r>
      <w:r w:rsidR="007B7750" w:rsidRPr="00776DE7">
        <w:rPr>
          <w:noProof/>
          <w:spacing w:val="-1"/>
          <w:lang w:eastAsia="x-none"/>
        </w:rPr>
        <w:t>o</w:t>
      </w:r>
      <w:r w:rsidR="007B7750">
        <w:rPr>
          <w:spacing w:val="-1"/>
          <w:lang w:eastAsia="x-none"/>
        </w:rPr>
        <w:t xml:space="preserve"> </w:t>
      </w:r>
      <w:r w:rsidR="007B7750">
        <w:t xml:space="preserve">make it work seamlessly through dynamic changes to its run-time environment, react and adapt to the rapid changes in process execution. </w:t>
      </w:r>
      <w:r w:rsidR="007B7750" w:rsidRPr="005C5B47">
        <w:rPr>
          <w:spacing w:val="-1"/>
          <w:lang w:val="x-none" w:eastAsia="x-none"/>
        </w:rPr>
        <w:t xml:space="preserve">In this security model of the </w:t>
      </w:r>
      <w:r w:rsidR="007B7750">
        <w:rPr>
          <w:spacing w:val="-1"/>
          <w:lang w:eastAsia="x-none"/>
        </w:rPr>
        <w:t xml:space="preserve">adaptive </w:t>
      </w:r>
      <w:r w:rsidR="007B7750" w:rsidRPr="005C5B47">
        <w:rPr>
          <w:spacing w:val="-1"/>
          <w:lang w:val="x-none" w:eastAsia="x-none"/>
        </w:rPr>
        <w:t xml:space="preserve">software application, we propose a separation of code and </w:t>
      </w:r>
      <w:r w:rsidR="00322FA3">
        <w:rPr>
          <w:spacing w:val="-1"/>
          <w:lang w:eastAsia="x-none"/>
        </w:rPr>
        <w:t xml:space="preserve">authorization </w:t>
      </w:r>
      <w:r w:rsidR="00B176F6">
        <w:rPr>
          <w:spacing w:val="-1"/>
          <w:lang w:eastAsia="x-none"/>
        </w:rPr>
        <w:t>policy</w:t>
      </w:r>
      <w:r w:rsidR="007B7750" w:rsidRPr="005C5B47">
        <w:rPr>
          <w:spacing w:val="-1"/>
          <w:lang w:val="x-none" w:eastAsia="x-none"/>
        </w:rPr>
        <w:t xml:space="preserve"> by utilizing the Extensible XACML and making use of ABAC.</w:t>
      </w:r>
      <w:r w:rsidR="007B7750">
        <w:rPr>
          <w:spacing w:val="-1"/>
          <w:lang w:eastAsia="x-none"/>
        </w:rPr>
        <w:t xml:space="preserve"> </w:t>
      </w:r>
      <w:r w:rsidR="00672344">
        <w:rPr>
          <w:spacing w:val="-1"/>
          <w:lang w:eastAsia="x-none"/>
        </w:rPr>
        <w:t>This is beneficial when</w:t>
      </w:r>
      <w:r w:rsidR="00D94B72" w:rsidRPr="00672344">
        <w:rPr>
          <w:noProof/>
        </w:rPr>
        <w:t xml:space="preserve"> regulations or corporate policies change</w:t>
      </w:r>
      <w:r w:rsidR="00672344">
        <w:rPr>
          <w:noProof/>
        </w:rPr>
        <w:t xml:space="preserve"> then we</w:t>
      </w:r>
      <w:r w:rsidR="00D94B72" w:rsidRPr="00672344">
        <w:rPr>
          <w:noProof/>
        </w:rPr>
        <w:t xml:space="preserve"> can just centrally manage authorization rules without touching individual application source code. </w:t>
      </w:r>
      <w:r w:rsidR="007B7750" w:rsidRPr="00672344">
        <w:rPr>
          <w:noProof/>
          <w:spacing w:val="-1"/>
          <w:lang w:eastAsia="x-none"/>
        </w:rPr>
        <w:t>This helps</w:t>
      </w:r>
      <w:r w:rsidR="007B7750">
        <w:rPr>
          <w:noProof/>
          <w:spacing w:val="-1"/>
          <w:lang w:eastAsia="x-none"/>
        </w:rPr>
        <w:t xml:space="preserve"> the system to </w:t>
      </w:r>
      <w:r w:rsidRPr="005C5B47">
        <w:rPr>
          <w:spacing w:val="-1"/>
          <w:lang w:val="x-none" w:eastAsia="x-none"/>
        </w:rPr>
        <w:t xml:space="preserve">make </w:t>
      </w:r>
      <w:r w:rsidR="00B17F53">
        <w:rPr>
          <w:spacing w:val="-1"/>
          <w:lang w:eastAsia="x-none"/>
        </w:rPr>
        <w:t>accurate</w:t>
      </w:r>
      <w:r w:rsidRPr="005C5B47">
        <w:rPr>
          <w:spacing w:val="-1"/>
          <w:lang w:val="x-none" w:eastAsia="x-none"/>
        </w:rPr>
        <w:t xml:space="preserve"> </w:t>
      </w:r>
      <w:r w:rsidR="00D43653">
        <w:rPr>
          <w:spacing w:val="-1"/>
          <w:lang w:eastAsia="x-none"/>
        </w:rPr>
        <w:t xml:space="preserve">authorization </w:t>
      </w:r>
      <w:r w:rsidRPr="005C5B47">
        <w:rPr>
          <w:spacing w:val="-1"/>
          <w:lang w:val="x-none" w:eastAsia="x-none"/>
        </w:rPr>
        <w:t>decisions and also make</w:t>
      </w:r>
      <w:r w:rsidR="005D3DCF">
        <w:rPr>
          <w:spacing w:val="-1"/>
          <w:lang w:eastAsia="x-none"/>
        </w:rPr>
        <w:t>s</w:t>
      </w:r>
      <w:r w:rsidRPr="005C5B47">
        <w:rPr>
          <w:spacing w:val="-1"/>
          <w:lang w:val="x-none" w:eastAsia="x-none"/>
        </w:rPr>
        <w:t xml:space="preserve"> </w:t>
      </w:r>
      <w:r w:rsidR="005D3DCF">
        <w:rPr>
          <w:spacing w:val="-1"/>
          <w:lang w:eastAsia="x-none"/>
        </w:rPr>
        <w:t>the</w:t>
      </w:r>
      <w:r w:rsidRPr="005C5B47">
        <w:rPr>
          <w:spacing w:val="-1"/>
          <w:lang w:val="x-none" w:eastAsia="x-none"/>
        </w:rPr>
        <w:t xml:space="preserve"> application more adaptive with the frequent organizational changes without looking deep into the code. </w:t>
      </w:r>
      <w:r w:rsidR="004D5959" w:rsidRPr="000B3311">
        <w:rPr>
          <w:noProof/>
          <w:spacing w:val="-1"/>
          <w:lang w:val="x-none" w:eastAsia="x-none"/>
        </w:rPr>
        <w:t>This is</w:t>
      </w:r>
      <w:r w:rsidR="004D5959" w:rsidRPr="006E334C">
        <w:rPr>
          <w:spacing w:val="-1"/>
          <w:lang w:val="x-none" w:eastAsia="x-none"/>
        </w:rPr>
        <w:t xml:space="preserve"> how we can centralize where the software changes need to be made </w:t>
      </w:r>
      <w:r w:rsidR="004D5959">
        <w:rPr>
          <w:spacing w:val="-1"/>
          <w:lang w:val="x-none" w:eastAsia="x-none"/>
        </w:rPr>
        <w:t xml:space="preserve">rather following code-level </w:t>
      </w:r>
      <w:r w:rsidR="004D5959">
        <w:rPr>
          <w:spacing w:val="-1"/>
          <w:lang w:eastAsia="x-none"/>
        </w:rPr>
        <w:t>tracing</w:t>
      </w:r>
      <w:r w:rsidR="00E41F91">
        <w:rPr>
          <w:spacing w:val="-1"/>
          <w:lang w:val="x-none" w:eastAsia="x-none"/>
        </w:rPr>
        <w:t xml:space="preserve">. </w:t>
      </w:r>
      <w:r w:rsidR="00F631DE">
        <w:rPr>
          <w:noProof/>
          <w:spacing w:val="-1"/>
          <w:lang w:eastAsia="x-none"/>
        </w:rPr>
        <w:t>However,</w:t>
      </w:r>
      <w:r w:rsidR="009828C7" w:rsidRPr="00F631DE">
        <w:rPr>
          <w:noProof/>
          <w:spacing w:val="-1"/>
          <w:lang w:eastAsia="x-none"/>
        </w:rPr>
        <w:t xml:space="preserve"> </w:t>
      </w:r>
      <w:r w:rsidR="004A6053" w:rsidRPr="00F631DE">
        <w:rPr>
          <w:noProof/>
          <w:spacing w:val="-1"/>
          <w:lang w:val="x-none" w:eastAsia="x-none"/>
        </w:rPr>
        <w:t>XACML</w:t>
      </w:r>
      <w:r w:rsidR="004A6053" w:rsidRPr="006E334C">
        <w:rPr>
          <w:spacing w:val="-1"/>
          <w:lang w:val="x-none" w:eastAsia="x-none"/>
        </w:rPr>
        <w:t xml:space="preserve"> policy files include all rules/policies for the application which can have great security implications. Simple mistakes while </w:t>
      </w:r>
      <w:r w:rsidR="004A6053" w:rsidRPr="00776DE7">
        <w:rPr>
          <w:noProof/>
          <w:spacing w:val="-1"/>
          <w:lang w:val="x-none" w:eastAsia="x-none"/>
        </w:rPr>
        <w:t>writing wrong</w:t>
      </w:r>
      <w:r w:rsidR="004A6053" w:rsidRPr="006E334C">
        <w:rPr>
          <w:spacing w:val="-1"/>
          <w:lang w:val="x-none" w:eastAsia="x-none"/>
        </w:rPr>
        <w:t xml:space="preserve"> policy rules can grant unauthorized access and deny legitimate access to the system. Restrictive authorization and administration can </w:t>
      </w:r>
      <w:r w:rsidR="004A6053" w:rsidRPr="004A0E47">
        <w:rPr>
          <w:noProof/>
          <w:spacing w:val="-1"/>
          <w:lang w:val="x-none" w:eastAsia="x-none"/>
        </w:rPr>
        <w:t>be handled</w:t>
      </w:r>
      <w:r w:rsidR="004A6053" w:rsidRPr="006E334C">
        <w:rPr>
          <w:spacing w:val="-1"/>
          <w:lang w:val="x-none" w:eastAsia="x-none"/>
        </w:rPr>
        <w:t xml:space="preserve"> by the implementation of XACML security </w:t>
      </w:r>
      <w:r w:rsidR="004A6053" w:rsidRPr="00776DE7">
        <w:rPr>
          <w:noProof/>
          <w:spacing w:val="-1"/>
          <w:lang w:val="x-none" w:eastAsia="x-none"/>
        </w:rPr>
        <w:t>policies</w:t>
      </w:r>
      <w:r w:rsidR="00D97CDE">
        <w:rPr>
          <w:noProof/>
          <w:spacing w:val="-1"/>
          <w:lang w:eastAsia="x-none"/>
        </w:rPr>
        <w:t xml:space="preserve"> based on attributes</w:t>
      </w:r>
      <w:r w:rsidR="004A6053">
        <w:rPr>
          <w:noProof/>
          <w:spacing w:val="-1"/>
          <w:lang w:val="x-none" w:eastAsia="x-none"/>
        </w:rPr>
        <w:t>;</w:t>
      </w:r>
      <w:r w:rsidR="004A6053" w:rsidRPr="00776DE7">
        <w:rPr>
          <w:noProof/>
          <w:spacing w:val="-1"/>
          <w:lang w:val="x-none" w:eastAsia="x-none"/>
        </w:rPr>
        <w:t xml:space="preserve"> that</w:t>
      </w:r>
      <w:r w:rsidR="004A6053" w:rsidRPr="006E334C">
        <w:rPr>
          <w:spacing w:val="-1"/>
          <w:lang w:val="x-none" w:eastAsia="x-none"/>
        </w:rPr>
        <w:t xml:space="preserve"> can establish who can view, edit, and authorize specific parts of the proposal. An attribute is a property of an </w:t>
      </w:r>
      <w:r w:rsidR="004A6053" w:rsidRPr="00776DE7">
        <w:rPr>
          <w:noProof/>
          <w:spacing w:val="-1"/>
          <w:lang w:val="x-none" w:eastAsia="x-none"/>
        </w:rPr>
        <w:t>object</w:t>
      </w:r>
      <w:r w:rsidR="004A6053">
        <w:rPr>
          <w:noProof/>
          <w:spacing w:val="-1"/>
          <w:lang w:val="x-none" w:eastAsia="x-none"/>
        </w:rPr>
        <w:t>;</w:t>
      </w:r>
      <w:r w:rsidR="004A6053" w:rsidRPr="00776DE7">
        <w:rPr>
          <w:noProof/>
          <w:spacing w:val="-1"/>
          <w:lang w:val="x-none" w:eastAsia="x-none"/>
        </w:rPr>
        <w:t xml:space="preserve"> an</w:t>
      </w:r>
      <w:r w:rsidR="004A6053" w:rsidRPr="006E334C">
        <w:rPr>
          <w:spacing w:val="-1"/>
          <w:lang w:val="x-none" w:eastAsia="x-none"/>
        </w:rPr>
        <w:t xml:space="preserve"> authorization credential is a statement or assertion about an attribute. In particular, a credential must be based on defined attributes for a subject and during each action </w:t>
      </w:r>
      <w:r w:rsidR="008E0E0B">
        <w:rPr>
          <w:spacing w:val="-1"/>
          <w:lang w:eastAsia="x-none"/>
        </w:rPr>
        <w:t>which</w:t>
      </w:r>
      <w:r w:rsidR="004A6053" w:rsidRPr="006E334C">
        <w:rPr>
          <w:spacing w:val="-1"/>
          <w:lang w:val="x-none" w:eastAsia="x-none"/>
        </w:rPr>
        <w:t xml:space="preserve"> validate</w:t>
      </w:r>
      <w:r w:rsidR="008E0E0B">
        <w:rPr>
          <w:spacing w:val="-1"/>
          <w:lang w:eastAsia="x-none"/>
        </w:rPr>
        <w:t>s and matches</w:t>
      </w:r>
      <w:r w:rsidR="004A6053" w:rsidRPr="006E334C">
        <w:rPr>
          <w:spacing w:val="-1"/>
          <w:lang w:val="x-none" w:eastAsia="x-none"/>
        </w:rPr>
        <w:t xml:space="preserve"> the pre-defined policy constraints</w:t>
      </w:r>
      <w:r w:rsidR="004A6053">
        <w:rPr>
          <w:spacing w:val="-1"/>
          <w:lang w:eastAsia="x-none"/>
        </w:rPr>
        <w:t>.</w:t>
      </w:r>
    </w:p>
    <w:p w14:paraId="724527BD" w14:textId="2B680DDB" w:rsidR="00944D41" w:rsidRPr="00944D41" w:rsidRDefault="00770789" w:rsidP="000E065B">
      <w:pPr>
        <w:spacing w:after="0"/>
        <w:jc w:val="both"/>
        <w:rPr>
          <w:spacing w:val="-1"/>
          <w:lang w:val="x-none" w:eastAsia="x-none"/>
        </w:rPr>
      </w:pPr>
      <w:r w:rsidRPr="005C5B47">
        <w:rPr>
          <w:spacing w:val="-1"/>
          <w:lang w:val="x-none" w:eastAsia="x-none"/>
        </w:rPr>
        <w:t>As shown in</w:t>
      </w:r>
      <w:r w:rsidR="004E6934">
        <w:rPr>
          <w:spacing w:val="-1"/>
          <w:lang w:eastAsia="x-none"/>
        </w:rPr>
        <w:t xml:space="preserve"> </w:t>
      </w:r>
      <w:r w:rsidR="004E6934">
        <w:rPr>
          <w:spacing w:val="-1"/>
          <w:lang w:eastAsia="x-none"/>
        </w:rPr>
        <w:fldChar w:fldCharType="begin"/>
      </w:r>
      <w:r w:rsidR="004E6934">
        <w:rPr>
          <w:spacing w:val="-1"/>
          <w:lang w:eastAsia="x-none"/>
        </w:rPr>
        <w:instrText xml:space="preserve"> REF _Ref448173464 \h </w:instrText>
      </w:r>
      <w:r w:rsidR="00FB4DFA">
        <w:rPr>
          <w:spacing w:val="-1"/>
          <w:lang w:eastAsia="x-none"/>
        </w:rPr>
        <w:instrText xml:space="preserve"> \* MERGEFORMAT </w:instrText>
      </w:r>
      <w:r w:rsidR="004E6934">
        <w:rPr>
          <w:spacing w:val="-1"/>
          <w:lang w:eastAsia="x-none"/>
        </w:rPr>
      </w:r>
      <w:r w:rsidR="004E6934">
        <w:rPr>
          <w:spacing w:val="-1"/>
          <w:lang w:eastAsia="x-none"/>
        </w:rPr>
        <w:fldChar w:fldCharType="separate"/>
      </w:r>
      <w:r w:rsidR="005C6B07">
        <w:t xml:space="preserve">Figure </w:t>
      </w:r>
      <w:r w:rsidR="005C6B07">
        <w:rPr>
          <w:noProof/>
        </w:rPr>
        <w:t>4</w:t>
      </w:r>
      <w:r w:rsidR="004E6934">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sidR="00B74F0B">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9FC4C8F" w14:textId="77777777" w:rsidR="00944D41" w:rsidRPr="002054F3" w:rsidRDefault="00944D41" w:rsidP="000E065B">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04615F4E" w14:textId="6E83475F" w:rsidR="00DE12F7" w:rsidRDefault="00944D41"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sidR="00B65C0F">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00B65C0F"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sidR="00B65C0F">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sidR="003C6BD5">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7769ECBA" w14:textId="0C44652F" w:rsidR="00770789" w:rsidRPr="00DE12F7" w:rsidRDefault="00770789" w:rsidP="000E065B">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sidR="00F631DE">
        <w:rPr>
          <w:rFonts w:ascii="Calibri" w:eastAsia="PMingLiU" w:hAnsi="Calibri"/>
          <w:noProof/>
          <w:spacing w:val="-1"/>
          <w:sz w:val="22"/>
          <w:szCs w:val="22"/>
          <w:lang w:eastAsia="x-none" w:bidi="ar-SA"/>
        </w:rPr>
        <w:t>P</w:t>
      </w:r>
      <w:r w:rsidR="006F24FD" w:rsidRPr="00F631DE">
        <w:rPr>
          <w:rFonts w:ascii="Calibri" w:eastAsia="PMingLiU" w:hAnsi="Calibri"/>
          <w:noProof/>
          <w:spacing w:val="-1"/>
          <w:sz w:val="22"/>
          <w:szCs w:val="22"/>
          <w:lang w:eastAsia="x-none" w:bidi="ar-SA"/>
        </w:rPr>
        <w:t>olicy</w:t>
      </w:r>
      <w:r w:rsidR="006F24FD" w:rsidRPr="00DE12F7">
        <w:rPr>
          <w:rFonts w:ascii="Calibri" w:eastAsia="PMingLiU" w:hAnsi="Calibri"/>
          <w:spacing w:val="-1"/>
          <w:sz w:val="22"/>
          <w:szCs w:val="22"/>
          <w:lang w:eastAsia="x-none" w:bidi="ar-SA"/>
        </w:rPr>
        <w:t xml:space="preserve"> can comprise of one or many </w:t>
      </w:r>
      <w:r w:rsidR="00852F8A">
        <w:rPr>
          <w:rFonts w:ascii="Calibri" w:eastAsia="PMingLiU" w:hAnsi="Calibri"/>
          <w:spacing w:val="-1"/>
          <w:sz w:val="22"/>
          <w:szCs w:val="22"/>
          <w:lang w:eastAsia="x-none" w:bidi="ar-SA"/>
        </w:rPr>
        <w:t xml:space="preserve">rules </w:t>
      </w:r>
      <w:r w:rsidR="006F24FD" w:rsidRPr="00DE12F7">
        <w:rPr>
          <w:rFonts w:ascii="Calibri" w:eastAsia="PMingLiU" w:hAnsi="Calibri"/>
          <w:spacing w:val="-1"/>
          <w:sz w:val="22"/>
          <w:szCs w:val="22"/>
          <w:lang w:eastAsia="x-none" w:bidi="ar-SA"/>
        </w:rPr>
        <w:t xml:space="preserve">that </w:t>
      </w:r>
      <w:r w:rsidR="004D5725" w:rsidRPr="00DE12F7">
        <w:rPr>
          <w:rFonts w:ascii="Calibri" w:eastAsia="PMingLiU" w:hAnsi="Calibri"/>
          <w:spacing w:val="-1"/>
          <w:sz w:val="22"/>
          <w:szCs w:val="22"/>
          <w:lang w:eastAsia="x-none" w:bidi="ar-SA"/>
        </w:rPr>
        <w:t>can</w:t>
      </w:r>
      <w:r w:rsidR="00F9062B">
        <w:rPr>
          <w:rFonts w:ascii="Calibri" w:eastAsia="PMingLiU" w:hAnsi="Calibri"/>
          <w:spacing w:val="-1"/>
          <w:sz w:val="22"/>
          <w:szCs w:val="22"/>
          <w:lang w:val="x-none" w:eastAsia="x-none" w:bidi="ar-SA"/>
        </w:rPr>
        <w:t xml:space="preserve"> evaluate</w:t>
      </w:r>
      <w:r w:rsidR="00F9062B">
        <w:rPr>
          <w:rFonts w:ascii="Calibri" w:eastAsia="PMingLiU" w:hAnsi="Calibri"/>
          <w:spacing w:val="-1"/>
          <w:sz w:val="22"/>
          <w:szCs w:val="22"/>
          <w:lang w:eastAsia="x-none" w:bidi="ar-SA"/>
        </w:rPr>
        <w:t xml:space="preserve"> </w:t>
      </w:r>
      <w:r w:rsidR="00F9062B">
        <w:rPr>
          <w:rFonts w:ascii="Calibri" w:eastAsia="PMingLiU" w:hAnsi="Calibri"/>
          <w:spacing w:val="-1"/>
          <w:sz w:val="22"/>
          <w:szCs w:val="22"/>
          <w:lang w:val="x-none" w:eastAsia="x-none" w:bidi="ar-SA"/>
        </w:rPr>
        <w:t>to </w:t>
      </w:r>
      <w:r w:rsidR="0044359A">
        <w:rPr>
          <w:rFonts w:ascii="Calibri" w:eastAsia="PMingLiU" w:hAnsi="Calibri"/>
          <w:i/>
          <w:spacing w:val="-1"/>
          <w:sz w:val="22"/>
          <w:szCs w:val="22"/>
          <w:lang w:val="x-none" w:eastAsia="x-none" w:bidi="ar-SA"/>
        </w:rPr>
        <w:t>Permit</w:t>
      </w:r>
      <w:r w:rsidR="0044359A">
        <w:rPr>
          <w:rFonts w:ascii="Calibri" w:eastAsia="PMingLiU" w:hAnsi="Calibri"/>
          <w:i/>
          <w:spacing w:val="-1"/>
          <w:sz w:val="22"/>
          <w:szCs w:val="22"/>
          <w:lang w:eastAsia="x-none" w:bidi="ar-SA"/>
        </w:rPr>
        <w:t xml:space="preserve">, </w:t>
      </w:r>
      <w:r w:rsidR="00F9062B" w:rsidRPr="002B4656">
        <w:rPr>
          <w:rFonts w:ascii="Calibri" w:eastAsia="PMingLiU" w:hAnsi="Calibri"/>
          <w:i/>
          <w:spacing w:val="-1"/>
          <w:sz w:val="22"/>
          <w:szCs w:val="22"/>
          <w:lang w:val="x-none" w:eastAsia="x-none" w:bidi="ar-SA"/>
        </w:rPr>
        <w:t>Deny, Indeterminate</w:t>
      </w:r>
      <w:r w:rsidR="00F9062B">
        <w:rPr>
          <w:rFonts w:ascii="Calibri" w:eastAsia="PMingLiU" w:hAnsi="Calibri"/>
          <w:spacing w:val="-1"/>
          <w:sz w:val="22"/>
          <w:szCs w:val="22"/>
          <w:lang w:val="x-none" w:eastAsia="x-none" w:bidi="ar-SA"/>
        </w:rPr>
        <w:t>,</w:t>
      </w:r>
      <w:r w:rsidR="00F9062B">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sidR="00B909DF">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408ADAAD" w14:textId="77777777" w:rsidR="00333D0B" w:rsidRDefault="00333D0B" w:rsidP="00DC7471">
      <w:pPr>
        <w:pStyle w:val="BodyText"/>
        <w:keepNext/>
        <w:framePr w:w="4311" w:h="4182" w:hRule="exact" w:wrap="around" w:vAnchor="page" w:hAnchor="page" w:x="7726" w:y="6112"/>
        <w:ind w:firstLine="0"/>
      </w:pPr>
      <w:r>
        <w:rPr>
          <w:noProof/>
          <w:lang w:val="en-US" w:eastAsia="en-US"/>
        </w:rPr>
        <w:drawing>
          <wp:inline distT="0" distB="0" distL="0" distR="0" wp14:anchorId="55EF4B8F" wp14:editId="4AB1A402">
            <wp:extent cx="2701677" cy="234059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29F3E4E8" w14:textId="7FBDFF3F" w:rsidR="00333D0B" w:rsidRDefault="00333D0B" w:rsidP="00DC7471">
      <w:pPr>
        <w:pStyle w:val="Caption"/>
        <w:framePr w:w="4311" w:h="4182" w:hRule="exact" w:wrap="around" w:vAnchor="page" w:hAnchor="page" w:x="7726" w:y="6112"/>
      </w:pPr>
      <w:bookmarkStart w:id="5" w:name="_Ref448100155"/>
      <w:r>
        <w:t xml:space="preserve">Figure </w:t>
      </w:r>
      <w:r w:rsidR="00DE5637">
        <w:fldChar w:fldCharType="begin"/>
      </w:r>
      <w:r w:rsidR="00DE5637">
        <w:instrText xml:space="preserve"> SEQ Figure \* ARABIC </w:instrText>
      </w:r>
      <w:r w:rsidR="00DE5637">
        <w:fldChar w:fldCharType="separate"/>
      </w:r>
      <w:r w:rsidR="00C413D9">
        <w:rPr>
          <w:noProof/>
        </w:rPr>
        <w:t>6</w:t>
      </w:r>
      <w:r w:rsidR="00DE5637">
        <w:rPr>
          <w:noProof/>
        </w:rPr>
        <w:fldChar w:fldCharType="end"/>
      </w:r>
      <w:bookmarkEnd w:id="5"/>
      <w:r>
        <w:t xml:space="preserve"> </w:t>
      </w:r>
      <w:r w:rsidRPr="00E22AD9">
        <w:t>Basic XACML Policy Format</w:t>
      </w:r>
    </w:p>
    <w:p w14:paraId="35AB8AD7" w14:textId="77777777" w:rsidR="00770789" w:rsidRPr="0029484A" w:rsidRDefault="00770789" w:rsidP="000E065B">
      <w:pPr>
        <w:spacing w:after="0"/>
        <w:jc w:val="both"/>
      </w:pPr>
      <w:r w:rsidRPr="0011678F">
        <w:rPr>
          <w:spacing w:val="-1"/>
          <w:lang w:val="x-none" w:eastAsia="x-none"/>
        </w:rPr>
        <w:t>An example of an XACML rule as in GPWfMS, can be</w:t>
      </w:r>
      <w:r w:rsidRPr="0029484A">
        <w:t xml:space="preserve"> expressed and represented in the human readable format as following:</w:t>
      </w:r>
    </w:p>
    <w:p w14:paraId="10FA29E8" w14:textId="67AC4488" w:rsidR="00770789" w:rsidRDefault="00770789" w:rsidP="000E065B">
      <w:pPr>
        <w:spacing w:after="0" w:line="360" w:lineRule="auto"/>
        <w:jc w:val="both"/>
        <w:rPr>
          <w:spacing w:val="-1"/>
          <w:lang w:val="x-none" w:eastAsia="x-none"/>
        </w:rPr>
      </w:pPr>
      <w:r w:rsidRPr="00F82A59">
        <w:rPr>
          <w:i/>
        </w:rPr>
        <w:t>Any Tenured</w:t>
      </w:r>
      <w:r w:rsidR="00A55996">
        <w:rPr>
          <w:i/>
        </w:rPr>
        <w:t>/ tenure</w:t>
      </w:r>
      <w:r w:rsidRPr="00F82A59">
        <w:rPr>
          <w:i/>
        </w:rPr>
        <w:t>-track faculty</w:t>
      </w:r>
      <w:r w:rsidR="00A55996">
        <w:rPr>
          <w:i/>
        </w:rPr>
        <w:t xml:space="preserve"> or Non-</w:t>
      </w:r>
      <w:r w:rsidR="00A55996" w:rsidRPr="00A55996">
        <w:rPr>
          <w:i/>
        </w:rPr>
        <w:t xml:space="preserve"> </w:t>
      </w:r>
      <w:r w:rsidR="00A55996">
        <w:rPr>
          <w:i/>
        </w:rPr>
        <w:t>tenure</w:t>
      </w:r>
      <w:r w:rsidR="00A55996" w:rsidRPr="00F82A59">
        <w:rPr>
          <w:i/>
        </w:rPr>
        <w:t>-track faculty</w:t>
      </w:r>
      <w:r w:rsidRPr="00F82A59">
        <w:rPr>
          <w:i/>
        </w:rPr>
        <w:t xml:space="preserve"> can </w:t>
      </w:r>
      <w:r w:rsidR="00717324">
        <w:rPr>
          <w:i/>
        </w:rPr>
        <w:t>add/</w:t>
      </w:r>
      <w:r w:rsidRPr="00F82A59">
        <w:rPr>
          <w:i/>
        </w:rPr>
        <w:t xml:space="preserve">create a </w:t>
      </w:r>
      <w:r w:rsidR="00A55996">
        <w:rPr>
          <w:i/>
        </w:rPr>
        <w:t xml:space="preserve">new </w:t>
      </w:r>
      <w:r w:rsidRPr="00F82A59">
        <w:rPr>
          <w:i/>
        </w:rPr>
        <w:t>proposal only from internal network of the organization i.e. campus network. The subject attributes include ‘Tenured</w:t>
      </w:r>
      <w:r w:rsidR="002C06AC">
        <w:rPr>
          <w:i/>
        </w:rPr>
        <w:t xml:space="preserve">/ tenure-track </w:t>
      </w:r>
      <w:r w:rsidR="002C06AC" w:rsidRPr="00776DE7">
        <w:rPr>
          <w:i/>
          <w:noProof/>
        </w:rPr>
        <w:t>faculty</w:t>
      </w:r>
      <w:r w:rsidRPr="00776DE7">
        <w:rPr>
          <w:i/>
          <w:noProof/>
        </w:rPr>
        <w:t>’</w:t>
      </w:r>
      <w:r w:rsidR="00776DE7">
        <w:rPr>
          <w:i/>
          <w:noProof/>
        </w:rPr>
        <w:t>;</w:t>
      </w:r>
      <w:r w:rsidRPr="00776DE7">
        <w:rPr>
          <w:i/>
          <w:noProof/>
        </w:rPr>
        <w:t xml:space="preserve"> the</w:t>
      </w:r>
      <w:r w:rsidRPr="00F82A59">
        <w:rPr>
          <w:i/>
        </w:rPr>
        <w:t xml:space="preserve"> action attribute is ‘</w:t>
      </w:r>
      <w:r w:rsidR="002C06AC">
        <w:rPr>
          <w:i/>
        </w:rPr>
        <w:t>Add’</w:t>
      </w:r>
      <w:r w:rsidRPr="00F82A59">
        <w:rPr>
          <w:i/>
        </w:rPr>
        <w:t xml:space="preserve"> and the resource attribute is ‘</w:t>
      </w:r>
      <w:r w:rsidR="002C06AC">
        <w:rPr>
          <w:i/>
        </w:rPr>
        <w:t>Whole P</w:t>
      </w:r>
      <w:r w:rsidRPr="00F82A59">
        <w:rPr>
          <w:i/>
        </w:rPr>
        <w:t>roposal’</w:t>
      </w:r>
      <w:r w:rsidR="002C06AC">
        <w:rPr>
          <w:i/>
        </w:rPr>
        <w:t xml:space="preserve"> and environment </w:t>
      </w:r>
      <w:r w:rsidR="002C06AC" w:rsidRPr="00A17D6E">
        <w:rPr>
          <w:i/>
          <w:noProof/>
        </w:rPr>
        <w:t>attribute</w:t>
      </w:r>
      <w:r w:rsidR="002C06AC">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sidR="003847F7">
        <w:rPr>
          <w:i/>
          <w:spacing w:val="-1"/>
          <w:lang w:eastAsia="x-none"/>
        </w:rPr>
        <w:t>/ tenure</w:t>
      </w:r>
      <w:r w:rsidRPr="00F82A59">
        <w:rPr>
          <w:i/>
          <w:spacing w:val="-1"/>
          <w:lang w:eastAsia="x-none"/>
        </w:rPr>
        <w:t>-track faculty</w:t>
      </w:r>
      <w:r w:rsidRPr="00F82A59">
        <w:rPr>
          <w:i/>
          <w:spacing w:val="-1"/>
          <w:lang w:val="x-none" w:eastAsia="x-none"/>
        </w:rPr>
        <w:t xml:space="preserve"> </w:t>
      </w:r>
      <w:r w:rsidR="003847F7">
        <w:rPr>
          <w:i/>
          <w:spacing w:val="-1"/>
          <w:lang w:eastAsia="x-none"/>
        </w:rPr>
        <w:t xml:space="preserve">or Non-tenure-track </w:t>
      </w:r>
      <w:r w:rsidR="000568AD">
        <w:rPr>
          <w:i/>
          <w:spacing w:val="-1"/>
          <w:lang w:eastAsia="x-none"/>
        </w:rPr>
        <w:t>faculty</w:t>
      </w:r>
      <w:r w:rsidR="003847F7">
        <w:rPr>
          <w:i/>
          <w:spacing w:val="-1"/>
          <w:lang w:eastAsia="x-none"/>
        </w:rPr>
        <w:t xml:space="preserve">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sidR="00717324">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545013">
        <w:rPr>
          <w:i/>
          <w:noProof/>
          <w:spacing w:val="-1"/>
          <w:lang w:val="x-none" w:eastAsia="x-none"/>
        </w:rPr>
        <w:t>be granted</w:t>
      </w:r>
      <w:r w:rsidR="004E5638">
        <w:rPr>
          <w:vanish/>
          <w:spacing w:val="-1"/>
          <w:lang w:val="x-none" w:eastAsia="x-none"/>
        </w:rPr>
        <w:cr/>
      </w:r>
      <w:r w:rsidR="00717324">
        <w:rPr>
          <w:i/>
          <w:spacing w:val="-1"/>
          <w:lang w:eastAsia="x-none"/>
        </w:rPr>
        <w:t xml:space="preserve"> only </w:t>
      </w:r>
      <w:r w:rsidR="00A91D22">
        <w:rPr>
          <w:i/>
          <w:spacing w:val="-1"/>
          <w:lang w:eastAsia="x-none"/>
        </w:rPr>
        <w:t>when he is doing so from within</w:t>
      </w:r>
      <w:r w:rsidR="007A1BA2">
        <w:rPr>
          <w:i/>
          <w:spacing w:val="-1"/>
          <w:lang w:eastAsia="x-none"/>
        </w:rPr>
        <w:t xml:space="preserve"> </w:t>
      </w:r>
      <w:r w:rsidR="00717324">
        <w:rPr>
          <w:i/>
          <w:spacing w:val="-1"/>
          <w:lang w:eastAsia="x-none"/>
        </w:rPr>
        <w:t>Campus network</w:t>
      </w:r>
      <w:r w:rsidR="00C82ACC">
        <w:rPr>
          <w:i/>
          <w:spacing w:val="-1"/>
          <w:lang w:eastAsia="x-none"/>
        </w:rPr>
        <w:t>.</w:t>
      </w:r>
    </w:p>
    <w:p w14:paraId="68266DEA" w14:textId="172CA031" w:rsidR="00770789" w:rsidRDefault="00770789" w:rsidP="000E065B">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sidR="005C0B00">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5C6B07">
        <w:t xml:space="preserve">Figure </w:t>
      </w:r>
      <w:r w:rsidR="005C6B07">
        <w:rPr>
          <w:noProof/>
        </w:rPr>
        <w:t>5</w:t>
      </w:r>
      <w:r>
        <w:rPr>
          <w:spacing w:val="-1"/>
          <w:lang w:eastAsia="x-none"/>
        </w:rPr>
        <w:fldChar w:fldCharType="end"/>
      </w:r>
      <w:r w:rsidRPr="005C5B47">
        <w:rPr>
          <w:spacing w:val="-1"/>
          <w:lang w:val="x-none" w:eastAsia="x-none"/>
        </w:rPr>
        <w:t>.</w:t>
      </w:r>
    </w:p>
    <w:p w14:paraId="25539289" w14:textId="27BE934C" w:rsidR="00770789" w:rsidRPr="005C5B47" w:rsidRDefault="00770789" w:rsidP="000E065B">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sidR="00F773DF">
        <w:rPr>
          <w:spacing w:val="-1"/>
          <w:lang w:eastAsia="x-none"/>
        </w:rPr>
        <w:t>that can</w:t>
      </w:r>
      <w:r w:rsidRPr="005C5B47">
        <w:rPr>
          <w:spacing w:val="-1"/>
          <w:lang w:val="x-none" w:eastAsia="x-none"/>
        </w:rPr>
        <w:t xml:space="preserve"> </w:t>
      </w:r>
      <w:r w:rsidR="00F773DF">
        <w:rPr>
          <w:spacing w:val="-1"/>
          <w:lang w:eastAsia="x-none"/>
        </w:rPr>
        <w:t>evaluate</w:t>
      </w:r>
      <w:r w:rsidRPr="005C5B47">
        <w:rPr>
          <w:spacing w:val="-1"/>
          <w:lang w:val="x-none" w:eastAsia="x-none"/>
        </w:rPr>
        <w:t xml:space="preserve"> either True, False or Indeterminate.</w:t>
      </w:r>
    </w:p>
    <w:p w14:paraId="12295429" w14:textId="46898026"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sidR="00A62DF7">
        <w:rPr>
          <w:spacing w:val="-1"/>
          <w:lang w:eastAsia="x-none"/>
        </w:rPr>
        <w:t xml:space="preserve"> return</w:t>
      </w:r>
      <w:r w:rsidR="00A62DF7" w:rsidRPr="002B13D7">
        <w:rPr>
          <w:spacing w:val="-1"/>
          <w:lang w:val="x-none" w:eastAsia="x-none"/>
        </w:rPr>
        <w:t xml:space="preserve"> </w:t>
      </w:r>
      <w:r w:rsidR="00A62DF7">
        <w:rPr>
          <w:spacing w:val="-1"/>
          <w:lang w:val="x-none" w:eastAsia="x-none"/>
        </w:rPr>
        <w:t>value Permit or Deny</w:t>
      </w:r>
      <w:r w:rsidR="00454610">
        <w:rPr>
          <w:spacing w:val="-1"/>
          <w:lang w:eastAsia="x-none"/>
        </w:rPr>
        <w:t xml:space="preserve"> </w:t>
      </w:r>
      <w:r w:rsidR="00783B83">
        <w:rPr>
          <w:spacing w:val="-1"/>
          <w:lang w:eastAsia="x-none"/>
        </w:rPr>
        <w:t xml:space="preserve">based on </w:t>
      </w:r>
      <w:r w:rsidRPr="002B13D7">
        <w:rPr>
          <w:spacing w:val="-1"/>
          <w:lang w:val="x-none" w:eastAsia="x-none"/>
        </w:rPr>
        <w:t>the satisfied rule</w:t>
      </w:r>
      <w:r w:rsidR="00A62DF7">
        <w:rPr>
          <w:spacing w:val="-1"/>
          <w:lang w:eastAsia="x-none"/>
        </w:rPr>
        <w:t>.</w:t>
      </w:r>
      <w:r w:rsidRPr="002B13D7">
        <w:rPr>
          <w:spacing w:val="-1"/>
          <w:lang w:val="x-none" w:eastAsia="x-none"/>
        </w:rPr>
        <w:t xml:space="preserve"> </w:t>
      </w:r>
    </w:p>
    <w:p w14:paraId="568E59D2" w14:textId="7C2486E1" w:rsidR="00770789" w:rsidRDefault="00770789" w:rsidP="000E065B">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sidR="00282088">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675AB31B" w14:textId="6FB7C8C1" w:rsidR="004E5638" w:rsidRDefault="004E5638" w:rsidP="000E065B">
      <w:pPr>
        <w:numPr>
          <w:ilvl w:val="0"/>
          <w:numId w:val="4"/>
        </w:numPr>
        <w:shd w:val="clear" w:color="auto" w:fill="FFFFFF"/>
        <w:spacing w:after="0"/>
        <w:ind w:left="720"/>
        <w:jc w:val="both"/>
        <w:textAlignment w:val="baseline"/>
        <w:rPr>
          <w:spacing w:val="-1"/>
          <w:lang w:val="x-none" w:eastAsia="x-none"/>
        </w:rPr>
      </w:pPr>
      <w:r>
        <w:rPr>
          <w:spacing w:val="-1"/>
          <w:lang w:eastAsia="x-none"/>
        </w:rPr>
        <w:lastRenderedPageBreak/>
        <w:t>As</w:t>
      </w:r>
      <w:r w:rsidRPr="00BE4AA7">
        <w:rPr>
          <w:spacing w:val="-1"/>
          <w:lang w:val="x-none" w:eastAsia="x-none"/>
        </w:rPr>
        <w:t xml:space="preserve"> a policy can have multiple </w:t>
      </w:r>
      <w:r w:rsidRPr="00A17D6E">
        <w:rPr>
          <w:noProof/>
          <w:spacing w:val="-1"/>
          <w:lang w:val="x-none" w:eastAsia="x-none"/>
        </w:rPr>
        <w:t>rules</w:t>
      </w:r>
      <w:r>
        <w:rPr>
          <w:spacing w:val="-1"/>
          <w:lang w:eastAsia="x-none"/>
        </w:rPr>
        <w:t>, it</w:t>
      </w:r>
      <w:r w:rsidRPr="00BE4AA7">
        <w:rPr>
          <w:spacing w:val="-1"/>
          <w:lang w:val="x-none" w:eastAsia="x-none"/>
        </w:rPr>
        <w:t xml:space="preserve"> is </w:t>
      </w:r>
      <w:r>
        <w:rPr>
          <w:spacing w:val="-1"/>
          <w:lang w:eastAsia="x-none"/>
        </w:rPr>
        <w:t>evident that it can generate conflicting decisions based on</w:t>
      </w:r>
      <w:r w:rsidRPr="00BE4AA7">
        <w:rPr>
          <w:spacing w:val="-1"/>
          <w:lang w:val="x-none" w:eastAsia="x-none"/>
        </w:rPr>
        <w:t xml:space="preserve"> different </w:t>
      </w:r>
      <w:r>
        <w:rPr>
          <w:spacing w:val="-1"/>
          <w:lang w:eastAsia="x-none"/>
        </w:rPr>
        <w:t xml:space="preserve">conflicting </w:t>
      </w:r>
      <w:r>
        <w:rPr>
          <w:spacing w:val="-1"/>
          <w:lang w:val="x-none" w:eastAsia="x-none"/>
        </w:rPr>
        <w:t>rule</w:t>
      </w:r>
      <w:r>
        <w:rPr>
          <w:spacing w:val="-1"/>
          <w:lang w:eastAsia="x-none"/>
        </w:rPr>
        <w:t>s</w:t>
      </w:r>
      <w:r w:rsidRPr="00BE4AA7">
        <w:rPr>
          <w:spacing w:val="-1"/>
          <w:lang w:val="x-none" w:eastAsia="x-none"/>
        </w:rPr>
        <w:t xml:space="preserve">. </w:t>
      </w:r>
      <w:r>
        <w:rPr>
          <w:spacing w:val="-1"/>
          <w:lang w:eastAsia="x-none"/>
        </w:rPr>
        <w:t xml:space="preserve">To minimize that </w:t>
      </w:r>
      <w:r w:rsidRPr="0035400A">
        <w:rPr>
          <w:noProof/>
          <w:spacing w:val="-1"/>
          <w:lang w:eastAsia="x-none"/>
        </w:rPr>
        <w:t>ris</w:t>
      </w:r>
      <w:r w:rsidR="0035400A">
        <w:rPr>
          <w:noProof/>
          <w:spacing w:val="-1"/>
          <w:lang w:eastAsia="x-none"/>
        </w:rPr>
        <w:t>k</w:t>
      </w:r>
      <w:r>
        <w:rPr>
          <w:spacing w:val="-1"/>
          <w:lang w:eastAsia="x-none"/>
        </w:rPr>
        <w:t xml:space="preserve"> </w:t>
      </w:r>
      <w:r w:rsidRPr="00BE4AA7">
        <w:rPr>
          <w:spacing w:val="-1"/>
          <w:lang w:val="x-none" w:eastAsia="x-none"/>
        </w:rPr>
        <w:t xml:space="preserve">Rule-combining algorithms are </w:t>
      </w:r>
      <w:r>
        <w:rPr>
          <w:spacing w:val="-1"/>
          <w:lang w:eastAsia="x-none"/>
        </w:rPr>
        <w:t xml:space="preserve">used which </w:t>
      </w:r>
      <w:r>
        <w:rPr>
          <w:spacing w:val="-1"/>
          <w:lang w:val="x-none" w:eastAsia="x-none"/>
        </w:rPr>
        <w:t>resolv</w:t>
      </w:r>
      <w:r>
        <w:rPr>
          <w:spacing w:val="-1"/>
          <w:lang w:eastAsia="x-none"/>
        </w:rPr>
        <w:t>e</w:t>
      </w:r>
      <w:r w:rsidRPr="00BE4AA7">
        <w:rPr>
          <w:spacing w:val="-1"/>
          <w:lang w:val="x-none" w:eastAsia="x-none"/>
        </w:rPr>
        <w:t xml:space="preserve"> such conflicts </w:t>
      </w:r>
      <w:r>
        <w:rPr>
          <w:spacing w:val="-1"/>
          <w:lang w:eastAsia="x-none"/>
        </w:rPr>
        <w:t xml:space="preserve">and always try to </w:t>
      </w:r>
      <w:r w:rsidRPr="00BE4AA7">
        <w:rPr>
          <w:spacing w:val="-1"/>
          <w:lang w:val="x-none" w:eastAsia="x-none"/>
        </w:rPr>
        <w:t xml:space="preserve">outcome </w:t>
      </w:r>
      <w:r>
        <w:rPr>
          <w:spacing w:val="-1"/>
          <w:lang w:eastAsia="x-none"/>
        </w:rPr>
        <w:t xml:space="preserve">only one decision </w:t>
      </w:r>
      <w:r w:rsidRPr="00BE4AA7">
        <w:rPr>
          <w:spacing w:val="-1"/>
          <w:lang w:val="x-none" w:eastAsia="x-none"/>
        </w:rPr>
        <w:t>per policy.</w:t>
      </w:r>
    </w:p>
    <w:p w14:paraId="65499A8F" w14:textId="062CB473" w:rsidR="00770789" w:rsidRPr="00C50E7D" w:rsidRDefault="00770789" w:rsidP="000E065B">
      <w:pPr>
        <w:spacing w:after="0"/>
        <w:jc w:val="both"/>
        <w:rPr>
          <w:spacing w:val="-1"/>
          <w:lang w:eastAsia="x-none"/>
        </w:rPr>
      </w:pPr>
      <w:r w:rsidRPr="005C5B47">
        <w:rPr>
          <w:spacing w:val="-1"/>
          <w:lang w:val="x-none" w:eastAsia="x-none"/>
        </w:rPr>
        <w:t xml:space="preserve">The policy driven nature of the decisions requires that the decision-making capability </w:t>
      </w:r>
      <w:r w:rsidR="00D53E12" w:rsidRPr="0089593E">
        <w:rPr>
          <w:noProof/>
          <w:spacing w:val="-1"/>
          <w:lang w:val="x-none" w:eastAsia="x-none"/>
        </w:rPr>
        <w:t>is</w:t>
      </w:r>
      <w:r w:rsidRPr="0089593E">
        <w:rPr>
          <w:noProof/>
          <w:spacing w:val="-1"/>
          <w:lang w:val="x-none" w:eastAsia="x-none"/>
        </w:rPr>
        <w:t xml:space="preserve"> externalized</w:t>
      </w:r>
      <w:r w:rsidRPr="005C5B47">
        <w:rPr>
          <w:spacing w:val="-1"/>
          <w:lang w:val="x-none" w:eastAsia="x-none"/>
        </w:rPr>
        <w:t xml:space="preserve"> from systems/applications/services and not </w:t>
      </w:r>
      <w:r w:rsidRPr="0089593E">
        <w:rPr>
          <w:noProof/>
          <w:spacing w:val="-1"/>
          <w:lang w:val="x-none" w:eastAsia="x-none"/>
        </w:rPr>
        <w:t>be embedded</w:t>
      </w:r>
      <w:r w:rsidRPr="005C5B47">
        <w:rPr>
          <w:spacing w:val="-1"/>
          <w:lang w:val="x-none" w:eastAsia="x-none"/>
        </w:rPr>
        <w:t xml:space="preserve"> within </w:t>
      </w:r>
      <w:r w:rsidR="001C6DBF">
        <w:rPr>
          <w:spacing w:val="-1"/>
          <w:lang w:eastAsia="x-none"/>
        </w:rPr>
        <w:t xml:space="preserve">the </w:t>
      </w:r>
      <w:r w:rsidRPr="005C5B47">
        <w:rPr>
          <w:spacing w:val="-1"/>
          <w:lang w:val="x-none" w:eastAsia="x-none"/>
        </w:rPr>
        <w:t xml:space="preserve">code. The </w:t>
      </w:r>
      <w:r w:rsidR="00E06D9F">
        <w:rPr>
          <w:spacing w:val="-1"/>
          <w:lang w:eastAsia="x-none"/>
        </w:rPr>
        <w:t xml:space="preserve">final </w:t>
      </w:r>
      <w:r w:rsidRPr="005C5B47">
        <w:rPr>
          <w:spacing w:val="-1"/>
          <w:lang w:val="x-none" w:eastAsia="x-none"/>
        </w:rPr>
        <w:t xml:space="preserve">decision </w:t>
      </w:r>
      <w:r w:rsidR="00E06D9F" w:rsidRPr="0089593E">
        <w:rPr>
          <w:noProof/>
          <w:spacing w:val="-1"/>
          <w:lang w:eastAsia="x-none"/>
        </w:rPr>
        <w:t>is</w:t>
      </w:r>
      <w:r w:rsidRPr="0089593E">
        <w:rPr>
          <w:noProof/>
          <w:spacing w:val="-1"/>
          <w:lang w:val="x-none" w:eastAsia="x-none"/>
        </w:rPr>
        <w:t xml:space="preserve"> based</w:t>
      </w:r>
      <w:r w:rsidRPr="005C5B47">
        <w:rPr>
          <w:spacing w:val="-1"/>
          <w:lang w:val="x-none" w:eastAsia="x-none"/>
        </w:rPr>
        <w:t xml:space="preserve"> on information about the subject, resource, envir</w:t>
      </w:r>
      <w:r w:rsidR="00E06D9F">
        <w:rPr>
          <w:spacing w:val="-1"/>
          <w:lang w:val="x-none" w:eastAsia="x-none"/>
        </w:rPr>
        <w:t>onmental</w:t>
      </w:r>
      <w:r w:rsidRPr="005C5B47">
        <w:rPr>
          <w:spacing w:val="-1"/>
          <w:lang w:val="x-none" w:eastAsia="x-none"/>
        </w:rPr>
        <w:t>, and more</w:t>
      </w:r>
      <w:r w:rsidR="00E06D9F">
        <w:rPr>
          <w:spacing w:val="-1"/>
          <w:lang w:eastAsia="x-none"/>
        </w:rPr>
        <w:t xml:space="preserve"> </w:t>
      </w:r>
      <w:r w:rsidR="00887277">
        <w:rPr>
          <w:spacing w:val="-1"/>
          <w:lang w:eastAsia="x-none"/>
        </w:rPr>
        <w:t xml:space="preserve">hidden </w:t>
      </w:r>
      <w:r w:rsidR="00E06D9F">
        <w:rPr>
          <w:spacing w:val="-1"/>
          <w:lang w:eastAsia="x-none"/>
        </w:rPr>
        <w:t>context</w:t>
      </w:r>
      <w:r w:rsidR="00E40BE8">
        <w:rPr>
          <w:spacing w:val="-1"/>
          <w:lang w:eastAsia="x-none"/>
        </w:rPr>
        <w:t xml:space="preserve">ual </w:t>
      </w:r>
      <w:r w:rsidR="00903CD7">
        <w:rPr>
          <w:spacing w:val="-1"/>
          <w:lang w:eastAsia="x-none"/>
        </w:rPr>
        <w:t>information</w:t>
      </w:r>
      <w:r w:rsidRPr="005C5B47">
        <w:rPr>
          <w:spacing w:val="-1"/>
          <w:lang w:val="x-none" w:eastAsia="x-none"/>
        </w:rPr>
        <w:t xml:space="preserve">, that </w:t>
      </w:r>
      <w:r w:rsidRPr="0089593E">
        <w:rPr>
          <w:noProof/>
          <w:spacing w:val="-1"/>
          <w:lang w:val="x-none" w:eastAsia="x-none"/>
        </w:rPr>
        <w:t>are often expressed</w:t>
      </w:r>
      <w:r w:rsidR="00204DFF">
        <w:rPr>
          <w:spacing w:val="-1"/>
          <w:lang w:val="x-none" w:eastAsia="x-none"/>
        </w:rPr>
        <w:t xml:space="preserve"> as attributes</w:t>
      </w:r>
      <w:r w:rsidR="00204DFF">
        <w:rPr>
          <w:spacing w:val="-1"/>
          <w:lang w:eastAsia="x-none"/>
        </w:rPr>
        <w:t xml:space="preserve"> and their corresponding </w:t>
      </w:r>
      <w:r w:rsidR="00FC4862">
        <w:rPr>
          <w:spacing w:val="-1"/>
          <w:lang w:eastAsia="x-none"/>
        </w:rPr>
        <w:t>values</w:t>
      </w:r>
      <w:r w:rsidRPr="005C5B47">
        <w:rPr>
          <w:spacing w:val="-1"/>
          <w:lang w:val="x-none" w:eastAsia="x-none"/>
        </w:rPr>
        <w:t>.</w:t>
      </w:r>
    </w:p>
    <w:p w14:paraId="53BB56B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54FA5A22"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2360B846" w14:textId="77777777"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p>
    <w:p w14:paraId="508A1AD0" w14:textId="3EBA0869" w:rsidR="00770789" w:rsidRPr="005C5B47" w:rsidRDefault="00770789" w:rsidP="000E065B">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Environment</w:t>
      </w:r>
      <w:r w:rsidRPr="005C5B47">
        <w:rPr>
          <w:rFonts w:ascii="Calibri" w:eastAsia="PMingLiU" w:hAnsi="Calibri"/>
          <w:spacing w:val="-1"/>
          <w:sz w:val="22"/>
          <w:szCs w:val="22"/>
          <w:lang w:val="x-none" w:eastAsia="x-none" w:bidi="ar-SA"/>
        </w:rPr>
        <w:t xml:space="preserve">: campus network, </w:t>
      </w:r>
      <w:r w:rsidR="005105C7">
        <w:rPr>
          <w:rFonts w:ascii="Calibri" w:eastAsia="PMingLiU" w:hAnsi="Calibri"/>
          <w:spacing w:val="-1"/>
          <w:sz w:val="22"/>
          <w:szCs w:val="22"/>
          <w:lang w:eastAsia="x-none" w:bidi="ar-SA"/>
        </w:rPr>
        <w:t>IP</w:t>
      </w:r>
      <w:r w:rsidR="0001380A">
        <w:rPr>
          <w:rFonts w:ascii="Calibri" w:eastAsia="PMingLiU" w:hAnsi="Calibri"/>
          <w:spacing w:val="-1"/>
          <w:sz w:val="22"/>
          <w:szCs w:val="22"/>
          <w:lang w:eastAsia="x-none" w:bidi="ar-SA"/>
        </w:rPr>
        <w:t xml:space="preserve"> address, </w:t>
      </w:r>
      <w:r w:rsidR="00017CA5">
        <w:rPr>
          <w:rFonts w:ascii="Calibri" w:eastAsia="PMingLiU" w:hAnsi="Calibri"/>
          <w:spacing w:val="-1"/>
          <w:sz w:val="22"/>
          <w:szCs w:val="22"/>
          <w:lang w:eastAsia="x-none" w:bidi="ar-SA"/>
        </w:rPr>
        <w:t>date time</w:t>
      </w:r>
      <w:r w:rsidR="0001380A">
        <w:rPr>
          <w:rFonts w:ascii="Calibri" w:eastAsia="PMingLiU" w:hAnsi="Calibri"/>
          <w:spacing w:val="-1"/>
          <w:sz w:val="22"/>
          <w:szCs w:val="22"/>
          <w:lang w:eastAsia="x-none" w:bidi="ar-SA"/>
        </w:rPr>
        <w:t xml:space="preserve">, </w:t>
      </w:r>
      <w:r w:rsidRPr="005C5B47">
        <w:rPr>
          <w:rFonts w:ascii="Calibri" w:eastAsia="PMingLiU" w:hAnsi="Calibri"/>
          <w:spacing w:val="-1"/>
          <w:sz w:val="22"/>
          <w:szCs w:val="22"/>
          <w:lang w:val="x-none" w:eastAsia="x-none" w:bidi="ar-SA"/>
        </w:rPr>
        <w:t>mobile devices</w:t>
      </w:r>
    </w:p>
    <w:p w14:paraId="5D337F0B" w14:textId="2C1E1F5E" w:rsidR="00770789" w:rsidRPr="00E9183F" w:rsidRDefault="00770789" w:rsidP="00741113">
      <w:pPr>
        <w:keepNext/>
        <w:spacing w:after="0"/>
        <w:jc w:val="both"/>
        <w:rPr>
          <w:spacing w:val="-1"/>
          <w:lang w:val="x-none" w:eastAsia="x-none"/>
        </w:rPr>
      </w:pPr>
      <w:r>
        <w:rPr>
          <w:noProof/>
          <w:lang w:eastAsia="en-US"/>
        </w:rPr>
        <w:drawing>
          <wp:anchor distT="0" distB="0" distL="114300" distR="114300" simplePos="0" relativeHeight="251658240" behindDoc="0" locked="0" layoutInCell="1" allowOverlap="1" wp14:anchorId="4BDA94B5" wp14:editId="1B87B128">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58241" behindDoc="0" locked="0" layoutInCell="1" allowOverlap="1" wp14:anchorId="3FA4175C" wp14:editId="1520F75F">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58D90A6D" w14:textId="1E71492B" w:rsidR="00894951" w:rsidRPr="00B90DAA" w:rsidRDefault="00894951" w:rsidP="0083409B">
                            <w:pPr>
                              <w:pStyle w:val="Caption"/>
                              <w:spacing w:line="360" w:lineRule="auto"/>
                              <w:rPr>
                                <w:rFonts w:ascii="Calibri" w:eastAsia="PMingLiU" w:hAnsi="Calibri"/>
                                <w:spacing w:val="-1"/>
                                <w:lang w:val="x-none" w:eastAsia="x-none"/>
                              </w:rPr>
                            </w:pPr>
                            <w:bookmarkStart w:id="6" w:name="_Ref448099753"/>
                            <w:r>
                              <w:t xml:space="preserve">Figure </w:t>
                            </w:r>
                            <w:r w:rsidR="00DE5637">
                              <w:fldChar w:fldCharType="begin"/>
                            </w:r>
                            <w:r w:rsidR="00DE5637">
                              <w:instrText xml:space="preserve"> SEQ Figure \* ARABIC </w:instrText>
                            </w:r>
                            <w:r w:rsidR="00DE5637">
                              <w:fldChar w:fldCharType="separate"/>
                            </w:r>
                            <w:r w:rsidR="00C413D9">
                              <w:rPr>
                                <w:noProof/>
                              </w:rPr>
                              <w:t>7</w:t>
                            </w:r>
                            <w:r w:rsidR="00DE5637">
                              <w:rPr>
                                <w:noProof/>
                              </w:rPr>
                              <w:fldChar w:fldCharType="end"/>
                            </w:r>
                            <w:bookmarkEnd w:id="6"/>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
            <w:pict>
              <v:shapetype w14:anchorId="3FA4175C"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58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58D90A6D" w14:textId="1E71492B" w:rsidR="00894951" w:rsidRPr="00B90DAA" w:rsidRDefault="00894951" w:rsidP="0083409B">
                      <w:pPr>
                        <w:pStyle w:val="Caption"/>
                        <w:spacing w:line="360" w:lineRule="auto"/>
                        <w:rPr>
                          <w:rFonts w:ascii="Calibri" w:eastAsia="PMingLiU" w:hAnsi="Calibri"/>
                          <w:spacing w:val="-1"/>
                          <w:lang w:val="x-none" w:eastAsia="x-none"/>
                        </w:rPr>
                      </w:pPr>
                      <w:bookmarkStart w:id="7" w:name="_Ref448099753"/>
                      <w:r>
                        <w:t xml:space="preserve">Figure </w:t>
                      </w:r>
                      <w:fldSimple w:instr=" SEQ Figure \* ARABIC ">
                        <w:r w:rsidR="00C413D9">
                          <w:rPr>
                            <w:noProof/>
                          </w:rPr>
                          <w:t>7</w:t>
                        </w:r>
                      </w:fldSimple>
                      <w:bookmarkEnd w:id="7"/>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5B45D9">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w:t>
      </w:r>
      <w:r w:rsidR="00C03CCF">
        <w:rPr>
          <w:spacing w:val="-1"/>
          <w:lang w:eastAsia="x-none"/>
        </w:rPr>
        <w:t>The</w:t>
      </w:r>
      <w:r w:rsidR="00007255">
        <w:rPr>
          <w:spacing w:val="-1"/>
          <w:lang w:eastAsia="x-none"/>
        </w:rPr>
        <w:t xml:space="preserve"> </w:t>
      </w:r>
      <w:r w:rsidR="00494A25">
        <w:rPr>
          <w:spacing w:val="-1"/>
          <w:lang w:eastAsia="x-none"/>
        </w:rPr>
        <w:t xml:space="preserve">reference </w:t>
      </w:r>
      <w:r w:rsidR="00007255">
        <w:rPr>
          <w:spacing w:val="-1"/>
          <w:lang w:eastAsia="x-none"/>
        </w:rPr>
        <w:t>architecture</w:t>
      </w:r>
      <w:r w:rsidRPr="00E9183F">
        <w:rPr>
          <w:spacing w:val="-1"/>
          <w:lang w:val="x-none" w:eastAsia="x-none"/>
        </w:rPr>
        <w:t xml:space="preserve">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rsidR="005C6B07">
        <w:t xml:space="preserve">Figure </w:t>
      </w:r>
      <w:r w:rsidR="005C6B07">
        <w:rPr>
          <w:noProof/>
        </w:rPr>
        <w:t>6</w:t>
      </w:r>
      <w:r>
        <w:rPr>
          <w:spacing w:val="-1"/>
          <w:lang w:eastAsia="x-none"/>
        </w:rPr>
        <w:fldChar w:fldCharType="end"/>
      </w:r>
      <w:r>
        <w:rPr>
          <w:spacing w:val="-1"/>
          <w:lang w:eastAsia="x-none"/>
        </w:rPr>
        <w:t xml:space="preserve">, </w:t>
      </w:r>
      <w:r w:rsidRPr="00E9183F">
        <w:rPr>
          <w:spacing w:val="-1"/>
          <w:lang w:val="x-none" w:eastAsia="x-none"/>
        </w:rPr>
        <w:t>depict</w:t>
      </w:r>
      <w:r w:rsidR="00452D8C">
        <w:rPr>
          <w:spacing w:val="-1"/>
          <w:lang w:eastAsia="x-none"/>
        </w:rPr>
        <w:t>s</w:t>
      </w:r>
      <w:r w:rsidRPr="00E9183F">
        <w:rPr>
          <w:spacing w:val="-1"/>
          <w:lang w:val="x-none" w:eastAsia="x-none"/>
        </w:rPr>
        <w:t xml:space="preserve"> </w:t>
      </w:r>
      <w:r w:rsidR="00452D8C">
        <w:rPr>
          <w:spacing w:val="-1"/>
          <w:lang w:eastAsia="x-none"/>
        </w:rPr>
        <w:t xml:space="preserve">all </w:t>
      </w:r>
      <w:r w:rsidRPr="00E9183F">
        <w:rPr>
          <w:spacing w:val="-1"/>
          <w:lang w:val="x-none" w:eastAsia="x-none"/>
        </w:rPr>
        <w:t xml:space="preserve">the logical components of XACML and </w:t>
      </w:r>
      <w:r w:rsidR="007F0F12">
        <w:rPr>
          <w:spacing w:val="-1"/>
          <w:lang w:eastAsia="x-none"/>
        </w:rPr>
        <w:t>their internal</w:t>
      </w:r>
      <w:r w:rsidRPr="00E9183F">
        <w:rPr>
          <w:spacing w:val="-1"/>
          <w:lang w:val="x-none" w:eastAsia="x-none"/>
        </w:rPr>
        <w:t xml:space="preserve"> </w:t>
      </w:r>
      <w:r w:rsidR="007F0F12">
        <w:rPr>
          <w:spacing w:val="-1"/>
          <w:lang w:eastAsia="x-none"/>
        </w:rPr>
        <w:t>interactions</w:t>
      </w:r>
      <w:r w:rsidRPr="00E9183F">
        <w:rPr>
          <w:spacing w:val="-1"/>
          <w:lang w:val="x-none" w:eastAsia="x-none"/>
        </w:rPr>
        <w:t>.</w:t>
      </w:r>
    </w:p>
    <w:p w14:paraId="1971CBE5" w14:textId="04B51201" w:rsidR="00770789" w:rsidRDefault="00770789" w:rsidP="000E065B">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31805F0B" w14:textId="5AAF2882" w:rsidR="00FD510A" w:rsidRPr="00E9183F" w:rsidRDefault="00FD510A" w:rsidP="000E065B">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sidR="0002093D">
        <w:rPr>
          <w:spacing w:val="-1"/>
          <w:lang w:eastAsia="x-none"/>
        </w:rPr>
        <w:t xml:space="preserve">behaves as </w:t>
      </w:r>
      <w:r w:rsidR="00000991">
        <w:rPr>
          <w:spacing w:val="-1"/>
          <w:lang w:eastAsia="x-none"/>
        </w:rPr>
        <w:t xml:space="preserve">a </w:t>
      </w:r>
      <w:r w:rsidR="002C1E70">
        <w:rPr>
          <w:spacing w:val="-1"/>
          <w:lang w:eastAsia="x-none"/>
        </w:rPr>
        <w:t>metadata</w:t>
      </w:r>
      <w:r w:rsidRPr="00FD510A">
        <w:rPr>
          <w:spacing w:val="-1"/>
          <w:lang w:val="x-none" w:eastAsia="x-none"/>
        </w:rPr>
        <w:t xml:space="preserve"> of attribute values (i.e. a resource, subject, environment</w:t>
      </w:r>
      <w:r w:rsidR="007629C6">
        <w:rPr>
          <w:spacing w:val="-1"/>
          <w:lang w:eastAsia="x-none"/>
        </w:rPr>
        <w:t xml:space="preserve"> conditions</w:t>
      </w:r>
      <w:r w:rsidRPr="00FD510A">
        <w:rPr>
          <w:spacing w:val="-1"/>
          <w:lang w:val="x-none" w:eastAsia="x-none"/>
        </w:rPr>
        <w:t>)</w:t>
      </w:r>
      <w:r w:rsidR="00CD3A36">
        <w:rPr>
          <w:spacing w:val="-1"/>
          <w:lang w:eastAsia="x-none"/>
        </w:rPr>
        <w:t>.</w:t>
      </w:r>
    </w:p>
    <w:p w14:paraId="3DA7D0EE" w14:textId="2E65263D"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XACML support</w:t>
      </w:r>
      <w:r w:rsidR="00A30D7F">
        <w:rPr>
          <w:spacing w:val="-1"/>
          <w:lang w:eastAsia="x-none"/>
        </w:rPr>
        <w:t>s</w:t>
      </w:r>
      <w:r w:rsidRPr="00E9183F">
        <w:rPr>
          <w:spacing w:val="-1"/>
          <w:lang w:val="x-none" w:eastAsia="x-none"/>
        </w:rPr>
        <w:t xml:space="preserve"> a variety of underlying infrastructures for policy </w:t>
      </w:r>
      <w:r w:rsidR="00CA4380">
        <w:rPr>
          <w:spacing w:val="-1"/>
          <w:lang w:eastAsia="x-none"/>
        </w:rPr>
        <w:t xml:space="preserve">and attribute </w:t>
      </w:r>
      <w:r w:rsidR="00D1507E">
        <w:rPr>
          <w:spacing w:val="-1"/>
          <w:lang w:eastAsia="x-none"/>
        </w:rPr>
        <w:t>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sidR="00131814">
        <w:rPr>
          <w:spacing w:val="-1"/>
          <w:lang w:eastAsia="x-none"/>
        </w:rPr>
        <w:t xml:space="preserve">that </w:t>
      </w:r>
      <w:r w:rsidR="0035400A" w:rsidRPr="005B45D9">
        <w:rPr>
          <w:noProof/>
          <w:spacing w:val="-1"/>
          <w:lang w:eastAsia="x-none"/>
        </w:rPr>
        <w:t>are</w:t>
      </w:r>
      <w:r w:rsidR="00131814" w:rsidRPr="005B45D9">
        <w:rPr>
          <w:noProof/>
          <w:spacing w:val="-1"/>
          <w:lang w:eastAsia="x-none"/>
        </w:rPr>
        <w:t xml:space="preserve"> used</w:t>
      </w:r>
      <w:r w:rsidR="00131814">
        <w:rPr>
          <w:spacing w:val="-1"/>
          <w:lang w:eastAsia="x-none"/>
        </w:rPr>
        <w:t xml:space="preserve"> for access control</w:t>
      </w:r>
      <w:r w:rsidRPr="00CA5315">
        <w:rPr>
          <w:spacing w:val="-1"/>
          <w:lang w:val="x-none" w:eastAsia="x-none"/>
        </w:rPr>
        <w:t>.</w:t>
      </w:r>
    </w:p>
    <w:p w14:paraId="6A0711E6" w14:textId="3247A439" w:rsidR="00770789" w:rsidRPr="00E9183F" w:rsidRDefault="00770789" w:rsidP="000E065B">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sidR="00523FFB">
        <w:rPr>
          <w:spacing w:val="-1"/>
          <w:lang w:eastAsia="x-none"/>
        </w:rPr>
        <w:t>analyzes</w:t>
      </w:r>
      <w:r w:rsidRPr="00CA5315">
        <w:rPr>
          <w:spacing w:val="-1"/>
          <w:lang w:val="x-none" w:eastAsia="x-none"/>
        </w:rPr>
        <w:t xml:space="preserve"> the resource access request </w:t>
      </w:r>
      <w:r w:rsidR="00523FFB">
        <w:rPr>
          <w:spacing w:val="-1"/>
          <w:lang w:eastAsia="x-none"/>
        </w:rPr>
        <w:t xml:space="preserve">with </w:t>
      </w:r>
      <w:r w:rsidRPr="00CA5315">
        <w:rPr>
          <w:spacing w:val="-1"/>
          <w:lang w:val="x-none" w:eastAsia="x-none"/>
        </w:rPr>
        <w:t xml:space="preserve">the </w:t>
      </w:r>
      <w:r w:rsidR="00523FFB">
        <w:rPr>
          <w:spacing w:val="-1"/>
          <w:lang w:eastAsia="x-none"/>
        </w:rPr>
        <w:t>matching</w:t>
      </w:r>
      <w:r w:rsidRPr="00CA5315">
        <w:rPr>
          <w:spacing w:val="-1"/>
          <w:lang w:val="x-none" w:eastAsia="x-none"/>
        </w:rPr>
        <w:t xml:space="preserve"> r</w:t>
      </w:r>
      <w:r w:rsidRPr="00E9183F">
        <w:rPr>
          <w:spacing w:val="-1"/>
          <w:lang w:val="x-none" w:eastAsia="x-none"/>
        </w:rPr>
        <w:t>u</w:t>
      </w:r>
      <w:r w:rsidR="00523FFB">
        <w:rPr>
          <w:spacing w:val="-1"/>
          <w:lang w:val="x-none" w:eastAsia="x-none"/>
        </w:rPr>
        <w:t>les, policies, and policy sets.</w:t>
      </w:r>
    </w:p>
    <w:p w14:paraId="2C46A3C9" w14:textId="54FD6467" w:rsidR="00770789" w:rsidRDefault="00770789" w:rsidP="000E065B">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sidR="00C26239">
        <w:rPr>
          <w:spacing w:val="-1"/>
          <w:lang w:eastAsia="x-none"/>
        </w:rPr>
        <w:t>forwards</w:t>
      </w:r>
      <w:r w:rsidRPr="00996000">
        <w:rPr>
          <w:spacing w:val="-1"/>
          <w:lang w:val="x-none" w:eastAsia="x-none"/>
        </w:rPr>
        <w:t xml:space="preserve"> the </w:t>
      </w:r>
      <w:r w:rsidR="00C26239">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sidR="001F383B">
        <w:rPr>
          <w:spacing w:val="-1"/>
          <w:lang w:eastAsia="x-none"/>
        </w:rPr>
        <w:t>with</w:t>
      </w:r>
      <w:r w:rsidR="0035400A">
        <w:rPr>
          <w:spacing w:val="-1"/>
          <w:lang w:eastAsia="x-none"/>
        </w:rPr>
        <w:t xml:space="preserve"> a</w:t>
      </w:r>
      <w:r w:rsidR="001F383B">
        <w:rPr>
          <w:spacing w:val="-1"/>
          <w:lang w:eastAsia="x-none"/>
        </w:rPr>
        <w:t xml:space="preserve"> </w:t>
      </w:r>
      <w:r w:rsidR="001F383B" w:rsidRPr="0035400A">
        <w:rPr>
          <w:noProof/>
          <w:spacing w:val="-1"/>
          <w:lang w:eastAsia="x-none"/>
        </w:rPr>
        <w:t>predefined</w:t>
      </w:r>
      <w:r w:rsidR="001F383B">
        <w:rPr>
          <w:spacing w:val="-1"/>
          <w:lang w:eastAsia="x-none"/>
        </w:rPr>
        <w:t xml:space="preserve"> format</w:t>
      </w:r>
      <w:r w:rsidR="009D7A33">
        <w:rPr>
          <w:spacing w:val="-1"/>
          <w:lang w:eastAsia="x-none"/>
        </w:rPr>
        <w:t xml:space="preserve"> that specifies the </w:t>
      </w:r>
      <w:r w:rsidRPr="00996000">
        <w:rPr>
          <w:spacing w:val="-1"/>
          <w:lang w:val="x-none" w:eastAsia="x-none"/>
        </w:rPr>
        <w:t xml:space="preserve">details </w:t>
      </w:r>
      <w:r w:rsidR="0024655D">
        <w:rPr>
          <w:spacing w:val="-1"/>
          <w:lang w:eastAsia="x-none"/>
        </w:rPr>
        <w:t>about</w:t>
      </w:r>
      <w:r w:rsidRPr="00996000">
        <w:rPr>
          <w:spacing w:val="-1"/>
          <w:lang w:val="x-none" w:eastAsia="x-none"/>
        </w:rPr>
        <w:t xml:space="preserve"> </w:t>
      </w:r>
      <w:r w:rsidR="001424DD">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0E6F930B" w14:textId="062338BC" w:rsidR="006B4345" w:rsidRPr="006B4345" w:rsidRDefault="00770789" w:rsidP="006B4345">
      <w:pPr>
        <w:numPr>
          <w:ilvl w:val="0"/>
          <w:numId w:val="1"/>
        </w:numPr>
        <w:spacing w:after="0"/>
        <w:jc w:val="both"/>
        <w:rPr>
          <w:spacing w:val="-1"/>
          <w:lang w:val="x-none" w:eastAsia="x-none"/>
        </w:rPr>
      </w:pPr>
      <w:r w:rsidRPr="00500813">
        <w:rPr>
          <w:spacing w:val="-1"/>
          <w:lang w:val="x-none" w:eastAsia="x-none"/>
        </w:rPr>
        <w:lastRenderedPageBreak/>
        <w:t xml:space="preserve">Once the policy </w:t>
      </w:r>
      <w:r w:rsidRPr="00545013">
        <w:rPr>
          <w:noProof/>
          <w:spacing w:val="-1"/>
          <w:lang w:val="x-none" w:eastAsia="x-none"/>
        </w:rPr>
        <w:t>is evaluated</w:t>
      </w:r>
      <w:r w:rsidRPr="00500813">
        <w:rPr>
          <w:spacing w:val="-1"/>
          <w:lang w:val="x-none" w:eastAsia="x-none"/>
        </w:rPr>
        <w:t xml:space="preserve"> successfully, the PEP will either </w:t>
      </w:r>
      <w:r w:rsidR="00F30ED2">
        <w:rPr>
          <w:spacing w:val="-1"/>
          <w:lang w:eastAsia="x-none"/>
        </w:rPr>
        <w:t>permit</w:t>
      </w:r>
      <w:r w:rsidRPr="00500813">
        <w:rPr>
          <w:spacing w:val="-1"/>
          <w:lang w:val="x-none" w:eastAsia="x-none"/>
        </w:rPr>
        <w:t xml:space="preserve"> access to the service requester for the </w:t>
      </w:r>
      <w:r w:rsidR="004947AD">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sidR="00214FDC">
        <w:rPr>
          <w:spacing w:val="-1"/>
          <w:lang w:val="x-none" w:eastAsia="x-none"/>
        </w:rPr>
        <w:t xml:space="preserve"> it executes </w:t>
      </w:r>
      <w:r w:rsidR="00F8645F">
        <w:rPr>
          <w:spacing w:val="-1"/>
          <w:lang w:eastAsia="x-none"/>
        </w:rPr>
        <w:t>associated</w:t>
      </w:r>
      <w:r w:rsidRPr="00500813">
        <w:rPr>
          <w:spacing w:val="-1"/>
          <w:lang w:val="x-none" w:eastAsia="x-none"/>
        </w:rPr>
        <w:t xml:space="preserve"> obligation</w:t>
      </w:r>
      <w:r w:rsidR="00CA7A17">
        <w:rPr>
          <w:spacing w:val="-1"/>
          <w:lang w:eastAsia="x-none"/>
        </w:rPr>
        <w:t>s</w:t>
      </w:r>
      <w:r w:rsidR="00602ADF">
        <w:rPr>
          <w:spacing w:val="-1"/>
          <w:lang w:eastAsia="x-none"/>
        </w:rPr>
        <w:t xml:space="preserve"> and advice</w:t>
      </w:r>
      <w:r w:rsidR="00214FDC">
        <w:rPr>
          <w:spacing w:val="-1"/>
          <w:lang w:eastAsia="x-none"/>
        </w:rPr>
        <w:t xml:space="preserve"> if any</w:t>
      </w:r>
      <w:r w:rsidRPr="00500813">
        <w:rPr>
          <w:spacing w:val="-1"/>
          <w:lang w:val="x-none" w:eastAsia="x-none"/>
        </w:rPr>
        <w:t>.</w:t>
      </w:r>
    </w:p>
    <w:p w14:paraId="5E19C29D" w14:textId="53F0884D" w:rsidR="00770789" w:rsidRPr="006E334C" w:rsidRDefault="00770789" w:rsidP="000E065B">
      <w:pPr>
        <w:spacing w:after="0"/>
        <w:jc w:val="both"/>
        <w:rPr>
          <w:spacing w:val="-1"/>
          <w:lang w:val="x-none" w:eastAsia="x-none"/>
        </w:rPr>
      </w:pPr>
      <w:r w:rsidRPr="006E334C">
        <w:rPr>
          <w:spacing w:val="-1"/>
          <w:lang w:val="x-none" w:eastAsia="x-none"/>
        </w:rPr>
        <w:t xml:space="preserve">In GPWfMS, A request for authorization lands at the PEP. The PEP </w:t>
      </w:r>
      <w:r w:rsidR="00041F66">
        <w:rPr>
          <w:spacing w:val="-1"/>
          <w:lang w:eastAsia="x-none"/>
        </w:rPr>
        <w:t>formats</w:t>
      </w:r>
      <w:r w:rsidRPr="006E334C">
        <w:rPr>
          <w:spacing w:val="-1"/>
          <w:lang w:val="x-none" w:eastAsia="x-none"/>
        </w:rPr>
        <w:t xml:space="preserve"> an XACML </w:t>
      </w:r>
      <w:r w:rsidR="00041F66">
        <w:rPr>
          <w:spacing w:val="-1"/>
          <w:lang w:eastAsia="x-none"/>
        </w:rPr>
        <w:t xml:space="preserve">correct </w:t>
      </w:r>
      <w:r w:rsidRPr="006E334C">
        <w:rPr>
          <w:spacing w:val="-1"/>
          <w:lang w:val="x-none" w:eastAsia="x-none"/>
        </w:rPr>
        <w:t>request</w:t>
      </w:r>
      <w:r w:rsidR="00041F66">
        <w:rPr>
          <w:spacing w:val="-1"/>
          <w:lang w:eastAsia="x-none"/>
        </w:rPr>
        <w:t xml:space="preserve"> using</w:t>
      </w:r>
      <w:r w:rsidR="0035400A">
        <w:rPr>
          <w:spacing w:val="-1"/>
          <w:lang w:eastAsia="x-none"/>
        </w:rPr>
        <w:t xml:space="preserve"> the</w:t>
      </w:r>
      <w:r w:rsidR="00041F66">
        <w:rPr>
          <w:spacing w:val="-1"/>
          <w:lang w:eastAsia="x-none"/>
        </w:rPr>
        <w:t xml:space="preserve"> </w:t>
      </w:r>
      <w:r w:rsidR="00041F66" w:rsidRPr="0035400A">
        <w:rPr>
          <w:noProof/>
          <w:spacing w:val="-1"/>
          <w:lang w:eastAsia="x-none"/>
        </w:rPr>
        <w:t>context</w:t>
      </w:r>
      <w:r w:rsidR="00041F66">
        <w:rPr>
          <w:spacing w:val="-1"/>
          <w:lang w:eastAsia="x-none"/>
        </w:rPr>
        <w:t xml:space="preserve"> of the proposal data</w:t>
      </w:r>
      <w:r w:rsidRPr="006E334C">
        <w:rPr>
          <w:spacing w:val="-1"/>
          <w:lang w:val="x-none" w:eastAsia="x-none"/>
        </w:rPr>
        <w:t xml:space="preserve"> and </w:t>
      </w:r>
      <w:r w:rsidR="00041F66">
        <w:rPr>
          <w:spacing w:val="-1"/>
          <w:lang w:eastAsia="x-none"/>
        </w:rPr>
        <w:t xml:space="preserve">then </w:t>
      </w:r>
      <w:r w:rsidRPr="006E334C">
        <w:rPr>
          <w:spacing w:val="-1"/>
          <w:lang w:val="x-none" w:eastAsia="x-none"/>
        </w:rPr>
        <w:t>sends it to the PDP, which evaluates the request and sends back</w:t>
      </w:r>
      <w:r w:rsidR="0035400A">
        <w:rPr>
          <w:spacing w:val="-1"/>
          <w:lang w:val="x-none" w:eastAsia="x-none"/>
        </w:rPr>
        <w:t xml:space="preserve"> the</w:t>
      </w:r>
      <w:r w:rsidRPr="006E334C">
        <w:rPr>
          <w:spacing w:val="-1"/>
          <w:lang w:val="x-none" w:eastAsia="x-none"/>
        </w:rPr>
        <w:t xml:space="preserve"> </w:t>
      </w:r>
      <w:r w:rsidR="004F4FCF" w:rsidRPr="0035400A">
        <w:rPr>
          <w:noProof/>
          <w:spacing w:val="-1"/>
          <w:lang w:eastAsia="x-none"/>
        </w:rPr>
        <w:t>decision</w:t>
      </w:r>
      <w:r w:rsidR="004F4FCF">
        <w:rPr>
          <w:spacing w:val="-1"/>
          <w:lang w:eastAsia="x-none"/>
        </w:rPr>
        <w:t xml:space="preserve"> in</w:t>
      </w:r>
      <w:r w:rsidR="003F42D5" w:rsidRPr="00776DE7">
        <w:rPr>
          <w:noProof/>
          <w:spacing w:val="-1"/>
          <w:lang w:val="x-none" w:eastAsia="x-none"/>
        </w:rPr>
        <w:t xml:space="preserve"> respons</w:t>
      </w:r>
      <w:r w:rsidR="003F42D5" w:rsidRPr="00776DE7">
        <w:rPr>
          <w:noProof/>
          <w:spacing w:val="-1"/>
          <w:lang w:eastAsia="x-none"/>
        </w:rPr>
        <w:t>e</w:t>
      </w:r>
      <w:r w:rsidRPr="00776DE7">
        <w:rPr>
          <w:noProof/>
          <w:spacing w:val="-1"/>
          <w:lang w:val="x-none" w:eastAsia="x-none"/>
        </w:rPr>
        <w:t>.</w:t>
      </w:r>
      <w:r w:rsidRPr="006E334C">
        <w:rPr>
          <w:spacing w:val="-1"/>
          <w:lang w:val="x-none" w:eastAsia="x-none"/>
        </w:rPr>
        <w:t xml:space="preserve"> The </w:t>
      </w:r>
      <w:r w:rsidR="00123843">
        <w:rPr>
          <w:spacing w:val="-1"/>
          <w:lang w:eastAsia="x-none"/>
        </w:rPr>
        <w:t>decision response</w:t>
      </w:r>
      <w:r w:rsidRPr="006E334C">
        <w:rPr>
          <w:spacing w:val="-1"/>
          <w:lang w:val="x-none" w:eastAsia="x-none"/>
        </w:rPr>
        <w:t xml:space="preserve"> </w:t>
      </w:r>
      <w:r w:rsidR="00123843">
        <w:rPr>
          <w:spacing w:val="-1"/>
          <w:lang w:eastAsia="x-none"/>
        </w:rPr>
        <w:t xml:space="preserve">can either </w:t>
      </w:r>
      <w:r w:rsidR="00303CEA">
        <w:rPr>
          <w:spacing w:val="-1"/>
          <w:lang w:eastAsia="x-none"/>
        </w:rPr>
        <w:t>all</w:t>
      </w:r>
      <w:r w:rsidR="00FE3A48">
        <w:rPr>
          <w:spacing w:val="-1"/>
          <w:lang w:eastAsia="x-none"/>
        </w:rPr>
        <w:t>ow the access request or deny it. The response</w:t>
      </w:r>
      <w:r w:rsidR="00303CEA">
        <w:rPr>
          <w:spacing w:val="-1"/>
          <w:lang w:eastAsia="x-none"/>
        </w:rPr>
        <w:t xml:space="preserve"> </w:t>
      </w:r>
      <w:r w:rsidR="00FE3A48">
        <w:rPr>
          <w:spacing w:val="-1"/>
          <w:lang w:eastAsia="x-none"/>
        </w:rPr>
        <w:t>also</w:t>
      </w:r>
      <w:r w:rsidR="00303CEA">
        <w:rPr>
          <w:spacing w:val="-1"/>
          <w:lang w:eastAsia="x-none"/>
        </w:rPr>
        <w:t xml:space="preserve"> returns </w:t>
      </w:r>
      <w:r w:rsidR="00303CEA" w:rsidRPr="00303CEA">
        <w:rPr>
          <w:noProof/>
          <w:spacing w:val="-1"/>
          <w:lang w:eastAsia="x-none"/>
        </w:rPr>
        <w:t xml:space="preserve">associated </w:t>
      </w:r>
      <w:r w:rsidRPr="006E334C">
        <w:rPr>
          <w:spacing w:val="-1"/>
          <w:lang w:val="x-none" w:eastAsia="x-none"/>
        </w:rPr>
        <w:t>obligation</w:t>
      </w:r>
      <w:r w:rsidR="00CA7A17">
        <w:rPr>
          <w:spacing w:val="-1"/>
          <w:lang w:eastAsia="x-none"/>
        </w:rPr>
        <w:t>s</w:t>
      </w:r>
      <w:r w:rsidRPr="006E334C">
        <w:rPr>
          <w:spacing w:val="-1"/>
          <w:lang w:val="x-none" w:eastAsia="x-none"/>
        </w:rPr>
        <w:t xml:space="preserve"> and </w:t>
      </w:r>
      <w:r w:rsidR="00303CEA" w:rsidRPr="00DA563F">
        <w:rPr>
          <w:noProof/>
          <w:spacing w:val="-1"/>
          <w:lang w:val="x-none" w:eastAsia="x-none"/>
        </w:rPr>
        <w:t>advic</w:t>
      </w:r>
      <w:r w:rsidR="00303CEA" w:rsidRPr="00DA563F">
        <w:rPr>
          <w:noProof/>
          <w:spacing w:val="-1"/>
          <w:lang w:eastAsia="x-none"/>
        </w:rPr>
        <w:t>e</w:t>
      </w:r>
      <w:r w:rsidR="004D7D04">
        <w:rPr>
          <w:noProof/>
          <w:spacing w:val="-1"/>
          <w:lang w:eastAsia="x-none"/>
        </w:rPr>
        <w:t xml:space="preserve"> to </w:t>
      </w:r>
      <w:r w:rsidR="004D7D04" w:rsidRPr="00851D2A">
        <w:rPr>
          <w:noProof/>
          <w:spacing w:val="-1"/>
          <w:lang w:eastAsia="x-none"/>
        </w:rPr>
        <w:t xml:space="preserve">be </w:t>
      </w:r>
      <w:r w:rsidR="00F7424B" w:rsidRPr="00851D2A">
        <w:rPr>
          <w:noProof/>
          <w:spacing w:val="-1"/>
          <w:lang w:eastAsia="x-none"/>
        </w:rPr>
        <w:t>enforced</w:t>
      </w:r>
      <w:r w:rsidR="000A15FC">
        <w:rPr>
          <w:vanish/>
          <w:spacing w:val="-1"/>
          <w:lang w:eastAsia="x-none"/>
        </w:rPr>
        <w:pgNum/>
      </w:r>
      <w:r w:rsidRPr="006E334C">
        <w:rPr>
          <w:spacing w:val="-1"/>
          <w:lang w:val="x-none" w:eastAsia="x-none"/>
        </w:rPr>
        <w:t>.</w:t>
      </w:r>
      <w:r w:rsidR="007E200B">
        <w:rPr>
          <w:spacing w:val="-1"/>
          <w:lang w:eastAsia="x-none"/>
        </w:rPr>
        <w:t xml:space="preserve"> This new concept of </w:t>
      </w:r>
      <w:r w:rsidR="00D93F26">
        <w:rPr>
          <w:noProof/>
          <w:spacing w:val="-1"/>
          <w:lang w:eastAsia="x-none"/>
        </w:rPr>
        <w:t>constrained</w:t>
      </w:r>
      <w:r w:rsidR="007E200B">
        <w:rPr>
          <w:spacing w:val="-1"/>
          <w:lang w:eastAsia="x-none"/>
        </w:rPr>
        <w:t xml:space="preserve"> tasks to be followed </w:t>
      </w:r>
      <w:r w:rsidR="00C2609B">
        <w:rPr>
          <w:spacing w:val="-1"/>
          <w:lang w:eastAsia="x-none"/>
        </w:rPr>
        <w:t xml:space="preserve">before or </w:t>
      </w:r>
      <w:r w:rsidR="007E200B">
        <w:rPr>
          <w:spacing w:val="-1"/>
          <w:lang w:eastAsia="x-none"/>
        </w:rPr>
        <w:t xml:space="preserve">after a request makes the software more secure and user more accountable. </w:t>
      </w:r>
      <w:r w:rsidRPr="005160AC">
        <w:rPr>
          <w:noProof/>
          <w:spacing w:val="-1"/>
          <w:lang w:val="x-none" w:eastAsia="x-none"/>
        </w:rPr>
        <w:t xml:space="preserve">The </w:t>
      </w:r>
      <w:r w:rsidR="00411BF7" w:rsidRPr="005160AC">
        <w:rPr>
          <w:noProof/>
          <w:spacing w:val="-1"/>
          <w:lang w:eastAsia="x-none"/>
        </w:rPr>
        <w:t>key</w:t>
      </w:r>
      <w:r w:rsidRPr="005160AC">
        <w:rPr>
          <w:noProof/>
          <w:spacing w:val="-1"/>
          <w:lang w:val="x-none" w:eastAsia="x-none"/>
        </w:rPr>
        <w:t xml:space="preserve"> areas of</w:t>
      </w:r>
      <w:r w:rsidRPr="006E334C">
        <w:rPr>
          <w:spacing w:val="-1"/>
          <w:lang w:val="x-none" w:eastAsia="x-none"/>
        </w:rPr>
        <w:t xml:space="preserve"> concern for this proposed solution are Proper Authorization, Obligati</w:t>
      </w:r>
      <w:r w:rsidR="002D3B1C">
        <w:rPr>
          <w:spacing w:val="-1"/>
          <w:lang w:val="x-none" w:eastAsia="x-none"/>
        </w:rPr>
        <w:t>on</w:t>
      </w:r>
      <w:r w:rsidR="00CA7A17">
        <w:rPr>
          <w:spacing w:val="-1"/>
          <w:lang w:eastAsia="x-none"/>
        </w:rPr>
        <w:t>s</w:t>
      </w:r>
      <w:r w:rsidR="002D3B1C">
        <w:rPr>
          <w:spacing w:val="-1"/>
          <w:lang w:val="x-none" w:eastAsia="x-none"/>
        </w:rPr>
        <w:t>, and Delegation of Authority.</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30CFDFB7" w14:textId="5F7BDF72" w:rsidR="008B740B" w:rsidRDefault="00770789" w:rsidP="008B740B">
      <w:pPr>
        <w:jc w:val="both"/>
        <w:rPr>
          <w:spacing w:val="-1"/>
          <w:lang w:val="x-none" w:eastAsia="x-none"/>
        </w:rPr>
      </w:pPr>
      <w:r w:rsidRPr="002D04F0">
        <w:rPr>
          <w:spacing w:val="-1"/>
          <w:lang w:val="x-none" w:eastAsia="x-none"/>
        </w:rPr>
        <w:t>In modern WfMS,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Pr="00545013">
        <w:rPr>
          <w:noProof/>
          <w:spacing w:val="-1"/>
          <w:lang w:val="x-none" w:eastAsia="x-none"/>
        </w:rPr>
        <w:t>This is</w:t>
      </w:r>
      <w:r w:rsidRPr="002D04F0">
        <w:rPr>
          <w:spacing w:val="-1"/>
          <w:lang w:val="x-none" w:eastAsia="x-none"/>
        </w:rPr>
        <w:t xml:space="preserve"> very useful to solve accountability problem</w:t>
      </w:r>
      <w:r w:rsidRPr="00DA0F50">
        <w:rPr>
          <w:spacing w:val="-1"/>
          <w:lang w:val="x-none" w:eastAsia="x-none"/>
        </w:rPr>
        <w:t xml:space="preserve"> </w:t>
      </w:r>
      <w:r w:rsidRPr="00D7207C">
        <w:rPr>
          <w:spacing w:val="-1"/>
          <w:lang w:val="x-none" w:eastAsia="x-none"/>
        </w:rPr>
        <w:t>in Structured and Collaborative environment</w:t>
      </w:r>
      <w:r w:rsidRPr="002D04F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545013">
        <w:rPr>
          <w:noProof/>
          <w:spacing w:val="-1"/>
          <w:lang w:eastAsia="x-none"/>
        </w:rPr>
        <w:t xml:space="preserve">be </w:t>
      </w:r>
      <w:r w:rsidRPr="00545013">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545013">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545013">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8B740B">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8]", "plainTextFormattedCitation" : "[18]",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8B740B" w:rsidRPr="00DA0F50">
        <w:rPr>
          <w:noProof/>
          <w:spacing w:val="-1"/>
          <w:lang w:val="x-none" w:eastAsia="x-none"/>
        </w:rPr>
        <w:t>[18]</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p>
    <w:p w14:paraId="4C6B8ED2" w14:textId="78444337" w:rsidR="00770789" w:rsidRDefault="00C422F6" w:rsidP="000E065B">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 </w:t>
      </w:r>
      <w:r w:rsidR="00D21406">
        <w:t xml:space="preserve">As adding </w:t>
      </w:r>
      <w:r w:rsidR="00D21406" w:rsidRPr="00A17D6E">
        <w:rPr>
          <w:noProof/>
        </w:rPr>
        <w:t>an obligation</w:t>
      </w:r>
      <w:r w:rsidR="00D21406">
        <w:t xml:space="preserve"> constraint to a policy or rule, one issuer can restrict the authority of another </w:t>
      </w:r>
      <w:r w:rsidR="00D21406" w:rsidRPr="00545013">
        <w:rPr>
          <w:noProof/>
        </w:rPr>
        <w:t>issuer</w:t>
      </w:r>
      <w:r w:rsidR="00D21406">
        <w:t xml:space="preserve">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7C0248E8" w:rsidR="00770789" w:rsidRDefault="00770789" w:rsidP="000E065B">
      <w:pPr>
        <w:spacing w:after="0"/>
        <w:jc w:val="both"/>
        <w:rPr>
          <w:spacing w:val="-1"/>
          <w:lang w:val="x-none" w:eastAsia="x-none"/>
        </w:rPr>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545013">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lastRenderedPageBreak/>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also 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37C57ECB" w:rsidR="003B2987" w:rsidRDefault="00770789" w:rsidP="003B2987">
      <w:pPr>
        <w:spacing w:after="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545013">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For example, considering our use case application GPWfMS,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If such feature </w:t>
      </w:r>
      <w:r w:rsidRPr="00545013">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fMS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p>
    <w:p w14:paraId="577CF48E" w14:textId="77777777" w:rsidR="003B2987" w:rsidRDefault="003B2987" w:rsidP="003B2987">
      <w:pPr>
        <w:spacing w:after="0"/>
        <w:jc w:val="both"/>
        <w:rPr>
          <w:spacing w:val="-1"/>
          <w:lang w:eastAsia="x-none"/>
        </w:rPr>
      </w:pPr>
    </w:p>
    <w:p w14:paraId="441C955F" w14:textId="3FCB7C65" w:rsidR="00770789" w:rsidRDefault="00770789" w:rsidP="003B2987">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Pr="00D81CE6">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9]", "plainTextFormattedCitation" : "[19]", "previouslyFormattedCitation" : "[19]" }, "properties" : { "noteIndex" : 0 }, "schema" : "https://github.com/citation-style-language/schema/raw/master/csl-citation.json" }</w:instrText>
      </w:r>
      <w:r w:rsidRPr="00D81CE6">
        <w:rPr>
          <w:noProof/>
          <w:spacing w:val="-1"/>
          <w:lang w:val="x-none" w:eastAsia="x-none"/>
        </w:rPr>
        <w:fldChar w:fldCharType="separate"/>
      </w:r>
      <w:r w:rsidRPr="00D81CE6">
        <w:rPr>
          <w:noProof/>
          <w:spacing w:val="-1"/>
          <w:lang w:val="x-none" w:eastAsia="x-none"/>
        </w:rPr>
        <w:t>[19]</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545013">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3B2987">
      <w:pPr>
        <w:spacing w:after="0"/>
        <w:jc w:val="both"/>
        <w:rPr>
          <w:spacing w:val="-1"/>
          <w:lang w:eastAsia="x-none"/>
        </w:rPr>
      </w:pPr>
    </w:p>
    <w:p w14:paraId="39CF5C0C" w14:textId="3C8365E0" w:rsidR="00770789" w:rsidRPr="005A133D" w:rsidRDefault="00770789" w:rsidP="000E065B">
      <w:pPr>
        <w:jc w:val="both"/>
        <w:rPr>
          <w:spacing w:val="-1"/>
          <w:lang w:eastAsia="x-none"/>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hile delegation is</w:t>
      </w:r>
      <w:r w:rsidR="00D81CE6">
        <w:rPr>
          <w:shd w:val="clear" w:color="auto" w:fill="FFFFFF"/>
        </w:rPr>
        <w:t xml:space="preserve"> an</w:t>
      </w:r>
      <w:r>
        <w:rPr>
          <w:shd w:val="clear" w:color="auto" w:fill="FFFFFF"/>
        </w:rPr>
        <w:t xml:space="preserve"> </w:t>
      </w:r>
      <w:r w:rsidRPr="00D81CE6">
        <w:rPr>
          <w:noProof/>
          <w:shd w:val="clear" w:color="auto" w:fill="FFFFFF"/>
        </w:rPr>
        <w:t>important</w:t>
      </w:r>
      <w:r>
        <w:rPr>
          <w:shd w:val="clear" w:color="auto" w:fill="FFFFFF"/>
        </w:rPr>
        <w:t xml:space="preserve"> feature of any dynamic business, it is necessary to monitor and make sure none of the security constraints </w:t>
      </w:r>
      <w:r w:rsidRPr="00545013">
        <w:rPr>
          <w:noProof/>
          <w:shd w:val="clear" w:color="auto" w:fill="FFFFFF"/>
        </w:rPr>
        <w:t xml:space="preserve">are </w:t>
      </w:r>
      <w:r w:rsidRPr="00545013">
        <w:rPr>
          <w:noProof/>
        </w:rPr>
        <w:t>violated</w:t>
      </w:r>
      <w:r>
        <w:t xml:space="preserve">. Assignment of delegation </w:t>
      </w:r>
      <w:r w:rsidRPr="00074BBC">
        <w:t xml:space="preserve">can </w:t>
      </w:r>
      <w:r w:rsidRPr="00545013">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w:t>
      </w:r>
      <w:r w:rsidR="00670D02">
        <w:lastRenderedPageBreak/>
        <w:t xml:space="preserve">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545013">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545013">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fully u</w:t>
      </w:r>
      <w:r w:rsidR="005A133D">
        <w:rPr>
          <w:spacing w:val="-1"/>
          <w:lang w:eastAsia="x-none"/>
        </w:rPr>
        <w:t xml:space="preserve">tilized 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545013">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59ABCE96" w:rsidR="00770789" w:rsidRPr="0013354E" w:rsidRDefault="00770789" w:rsidP="000E065B">
      <w:pPr>
        <w:spacing w:after="0"/>
        <w:jc w:val="both"/>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5A3EB7">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0]", "plainTextFormattedCitation" : "[20]", "previouslyFormattedCitation" : "[20]" }, "properties" : { "noteIndex" : 0 }, "schema" : "https://github.com/citation-style-language/schema/raw/master/csl-citation.json" }</w:instrText>
      </w:r>
      <w:r w:rsidR="002007E6">
        <w:fldChar w:fldCharType="separate"/>
      </w:r>
      <w:r w:rsidR="002007E6" w:rsidRPr="002007E6">
        <w:rPr>
          <w:noProof/>
        </w:rPr>
        <w:t>[20]</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the </w:t>
      </w:r>
      <w:r w:rsidR="00A76E8E">
        <w:t xml:space="preserve">one he has delegated i.e. </w:t>
      </w:r>
      <w:r w:rsidR="00894951" w:rsidRPr="00B40385">
        <w:rPr>
          <w:noProof/>
        </w:rPr>
        <w:t>delegate</w:t>
      </w:r>
      <w:r w:rsidR="00762C11" w:rsidRPr="00762C1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mitigation approaches need to be implemented on any WfMS</w:t>
      </w:r>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Create REST services using JAX-RS, Morphia and Java and jUnit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A62446">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lastRenderedPageBreak/>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7C82392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bookmarkStart w:id="7" w:name="_GoBack"/>
      <w:bookmarkEnd w:id="7"/>
    </w:p>
    <w:p w14:paraId="54F16307" w14:textId="6DB7047F"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C63EF0">
        <w:rPr>
          <w:rFonts w:ascii="ArialMT" w:hAnsi="ArialMT" w:cs="ArialMT"/>
          <w:noProof/>
          <w:szCs w:val="24"/>
        </w:rPr>
        <w:t>[1]</w:t>
      </w:r>
      <w:r w:rsidRPr="00C63EF0">
        <w:rPr>
          <w:rFonts w:ascii="ArialMT" w:hAnsi="ArialMT" w:cs="ArialMT"/>
          <w:noProof/>
          <w:szCs w:val="24"/>
        </w:rPr>
        <w:tab/>
        <w:t xml:space="preserve">S. Lakkaraju and D. Xu, “Integrated Modeling and Analysis of Attribute Based Access Control Policies and Workflows in Healthcare,” </w:t>
      </w:r>
      <w:r w:rsidRPr="00C63EF0">
        <w:rPr>
          <w:rFonts w:ascii="ArialMT" w:hAnsi="ArialMT" w:cs="ArialMT"/>
          <w:i/>
          <w:iCs/>
          <w:noProof/>
          <w:szCs w:val="24"/>
        </w:rPr>
        <w:t>2014 Int. Conf. Trust. Syst. their Appl.</w:t>
      </w:r>
      <w:r w:rsidRPr="00C63EF0">
        <w:rPr>
          <w:rFonts w:ascii="ArialMT" w:hAnsi="ArialMT" w:cs="ArialMT"/>
          <w:noProof/>
          <w:szCs w:val="24"/>
        </w:rPr>
        <w:t>, pp. 36–43, 2014.</w:t>
      </w:r>
    </w:p>
    <w:p w14:paraId="4B70D4FD"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2]</w:t>
      </w:r>
      <w:r w:rsidRPr="00C63EF0">
        <w:rPr>
          <w:rFonts w:ascii="ArialMT" w:hAnsi="ArialMT" w:cs="ArialMT"/>
          <w:noProof/>
          <w:szCs w:val="24"/>
        </w:rPr>
        <w:tab/>
        <w:t xml:space="preserve">L. </w:t>
      </w:r>
      <w:r w:rsidRPr="00A62446">
        <w:rPr>
          <w:rFonts w:ascii="ArialMT" w:hAnsi="ArialMT" w:cs="ArialMT"/>
          <w:noProof/>
          <w:szCs w:val="24"/>
        </w:rPr>
        <w:t>Sainan</w:t>
      </w:r>
      <w:r w:rsidRPr="00C63EF0">
        <w:rPr>
          <w:rFonts w:ascii="ArialMT" w:hAnsi="ArialMT" w:cs="ArialMT"/>
          <w:noProof/>
          <w:szCs w:val="24"/>
        </w:rPr>
        <w:t xml:space="preserve">, “Task-role-based access control model and its implementation,” </w:t>
      </w:r>
      <w:r w:rsidRPr="00C63EF0">
        <w:rPr>
          <w:rFonts w:ascii="ArialMT" w:hAnsi="ArialMT" w:cs="ArialMT"/>
          <w:i/>
          <w:iCs/>
          <w:noProof/>
          <w:szCs w:val="24"/>
        </w:rPr>
        <w:t>2010 2nd Int. Conf. Educ. Technol. Comput.</w:t>
      </w:r>
      <w:r w:rsidRPr="00C63EF0">
        <w:rPr>
          <w:rFonts w:ascii="ArialMT" w:hAnsi="ArialMT" w:cs="ArialMT"/>
          <w:noProof/>
          <w:szCs w:val="24"/>
        </w:rPr>
        <w:t>, pp. V3–293–V3–296, 2010.</w:t>
      </w:r>
    </w:p>
    <w:p w14:paraId="42A7D8C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3]</w:t>
      </w:r>
      <w:r w:rsidRPr="00C63EF0">
        <w:rPr>
          <w:rFonts w:ascii="ArialMT" w:hAnsi="ArialMT" w:cs="ArialMT"/>
          <w:noProof/>
          <w:szCs w:val="24"/>
        </w:rPr>
        <w:tab/>
        <w:t xml:space="preserve">Y. Liu, K. Xu, and J. Song, “A task-attribute-based workflow access control model,” </w:t>
      </w:r>
      <w:r w:rsidRPr="00C63EF0">
        <w:rPr>
          <w:rFonts w:ascii="ArialMT" w:hAnsi="ArialMT" w:cs="ArialMT"/>
          <w:i/>
          <w:iCs/>
          <w:noProof/>
          <w:szCs w:val="24"/>
        </w:rPr>
        <w:t>Proc. - 2013 IEEE Int. Conf. Green Comput. Commun. IEEE Internet Things IEEE Cyber, Phys. Soc. Comput. GreenCom-iThings-CPSCom 2013</w:t>
      </w:r>
      <w:r w:rsidRPr="00C63EF0">
        <w:rPr>
          <w:rFonts w:ascii="ArialMT" w:hAnsi="ArialMT" w:cs="ArialMT"/>
          <w:noProof/>
          <w:szCs w:val="24"/>
        </w:rPr>
        <w:t>, pp. 1330–1334, 2013.</w:t>
      </w:r>
    </w:p>
    <w:p w14:paraId="3C33651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4]</w:t>
      </w:r>
      <w:r w:rsidRPr="00C63EF0">
        <w:rPr>
          <w:rFonts w:ascii="ArialMT" w:hAnsi="ArialMT" w:cs="ArialMT"/>
          <w:noProof/>
          <w:szCs w:val="24"/>
        </w:rPr>
        <w:tab/>
        <w:t xml:space="preserve">V. C. Hu, K. Scarfone, and R. Kuhn, </w:t>
      </w:r>
      <w:r w:rsidRPr="00C63EF0">
        <w:rPr>
          <w:rFonts w:ascii="ArialMT" w:hAnsi="ArialMT" w:cs="ArialMT"/>
          <w:i/>
          <w:iCs/>
          <w:noProof/>
          <w:szCs w:val="24"/>
        </w:rPr>
        <w:t xml:space="preserve">NIST Special Publication 800-162 DRAFT - FINAL </w:t>
      </w:r>
      <w:r w:rsidRPr="00A62446">
        <w:rPr>
          <w:rFonts w:ascii="ArialMT" w:hAnsi="ArialMT" w:cs="ArialMT"/>
          <w:i/>
          <w:iCs/>
          <w:noProof/>
          <w:szCs w:val="24"/>
        </w:rPr>
        <w:t>Guide to Attribute Based Access Control ( ABAC ) Definition and Considerations</w:t>
      </w:r>
      <w:r w:rsidRPr="00C63EF0">
        <w:rPr>
          <w:rFonts w:ascii="ArialMT" w:hAnsi="ArialMT" w:cs="ArialMT"/>
          <w:i/>
          <w:iCs/>
          <w:noProof/>
          <w:szCs w:val="24"/>
        </w:rPr>
        <w:t xml:space="preserve"> NIST Special Publication 800-162 DRAFT - FINAL Guide to Attribute Based Access Control ( ABAC ) Definition and Considerations</w:t>
      </w:r>
      <w:r w:rsidRPr="00C63EF0">
        <w:rPr>
          <w:rFonts w:ascii="ArialMT" w:hAnsi="ArialMT" w:cs="ArialMT"/>
          <w:noProof/>
          <w:szCs w:val="24"/>
        </w:rPr>
        <w:t>. 2013.</w:t>
      </w:r>
    </w:p>
    <w:p w14:paraId="1AB907C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5]</w:t>
      </w:r>
      <w:r w:rsidRPr="00C63EF0">
        <w:rPr>
          <w:rFonts w:ascii="ArialMT" w:hAnsi="ArialMT" w:cs="ArialMT"/>
          <w:noProof/>
          <w:szCs w:val="24"/>
        </w:rPr>
        <w:tab/>
        <w:t xml:space="preserve">W. </w:t>
      </w:r>
      <w:r w:rsidRPr="00A62446">
        <w:rPr>
          <w:rFonts w:ascii="ArialMT" w:hAnsi="ArialMT" w:cs="ArialMT"/>
          <w:noProof/>
          <w:szCs w:val="24"/>
        </w:rPr>
        <w:t>Tolone</w:t>
      </w:r>
      <w:r w:rsidRPr="00C63EF0">
        <w:rPr>
          <w:rFonts w:ascii="ArialMT" w:hAnsi="ArialMT" w:cs="ArialMT"/>
          <w:noProof/>
          <w:szCs w:val="24"/>
        </w:rPr>
        <w:t xml:space="preserve">, G.-J. Ahn, T. Pai, and S.-P. Hong, “Access control in collaborative systems,” </w:t>
      </w:r>
      <w:r w:rsidRPr="00C63EF0">
        <w:rPr>
          <w:rFonts w:ascii="ArialMT" w:hAnsi="ArialMT" w:cs="ArialMT"/>
          <w:i/>
          <w:iCs/>
          <w:noProof/>
          <w:szCs w:val="24"/>
        </w:rPr>
        <w:t>ACM Comput. Surv.</w:t>
      </w:r>
      <w:r w:rsidRPr="00C63EF0">
        <w:rPr>
          <w:rFonts w:ascii="ArialMT" w:hAnsi="ArialMT" w:cs="ArialMT"/>
          <w:noProof/>
          <w:szCs w:val="24"/>
        </w:rPr>
        <w:t>, vol. 37, no. 1, pp. 29–41, 2005.</w:t>
      </w:r>
    </w:p>
    <w:p w14:paraId="476D406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6]</w:t>
      </w:r>
      <w:r w:rsidRPr="00C63EF0">
        <w:rPr>
          <w:rFonts w:ascii="ArialMT" w:hAnsi="ArialMT" w:cs="ArialMT"/>
          <w:noProof/>
          <w:szCs w:val="24"/>
        </w:rPr>
        <w:tab/>
        <w:t xml:space="preserve">Y. Lu and L. Zhang, “Domain administration of task-role based access control for process collaboration environments,” </w:t>
      </w:r>
      <w:r w:rsidRPr="00C63EF0">
        <w:rPr>
          <w:rFonts w:ascii="ArialMT" w:hAnsi="ArialMT" w:cs="ArialMT"/>
          <w:i/>
          <w:iCs/>
          <w:noProof/>
          <w:szCs w:val="24"/>
        </w:rPr>
        <w:t xml:space="preserve">5th Int. Conf. Inf. Assur. </w:t>
      </w:r>
      <w:r w:rsidRPr="00A62446">
        <w:rPr>
          <w:rFonts w:ascii="ArialMT" w:hAnsi="ArialMT" w:cs="ArialMT"/>
          <w:i/>
          <w:iCs/>
          <w:noProof/>
          <w:szCs w:val="24"/>
        </w:rPr>
        <w:t>Secur</w:t>
      </w:r>
      <w:r w:rsidRPr="00C63EF0">
        <w:rPr>
          <w:rFonts w:ascii="ArialMT" w:hAnsi="ArialMT" w:cs="ArialMT"/>
          <w:i/>
          <w:iCs/>
          <w:noProof/>
          <w:szCs w:val="24"/>
        </w:rPr>
        <w:t>. IAS 2009</w:t>
      </w:r>
      <w:r w:rsidRPr="00C63EF0">
        <w:rPr>
          <w:rFonts w:ascii="ArialMT" w:hAnsi="ArialMT" w:cs="ArialMT"/>
          <w:noProof/>
          <w:szCs w:val="24"/>
        </w:rPr>
        <w:t>, vol. 1, no. 1, pp. 643–647, 2009.</w:t>
      </w:r>
    </w:p>
    <w:p w14:paraId="454B9B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7]</w:t>
      </w:r>
      <w:r w:rsidRPr="00C63EF0">
        <w:rPr>
          <w:rFonts w:ascii="ArialMT" w:hAnsi="ArialMT" w:cs="ArialMT"/>
          <w:noProof/>
          <w:szCs w:val="24"/>
        </w:rPr>
        <w:tab/>
        <w:t xml:space="preserve">J. Zhang, J. Sun, N. Li, and C. Hu, “Based on Mul-weighCted Roles in </w:t>
      </w:r>
      <w:r w:rsidRPr="00A62446">
        <w:rPr>
          <w:rFonts w:ascii="ArialMT" w:hAnsi="ArialMT" w:cs="ArialMT"/>
          <w:noProof/>
          <w:szCs w:val="24"/>
        </w:rPr>
        <w:t>Worklsow</w:t>
      </w:r>
      <w:r w:rsidRPr="00C63EF0">
        <w:rPr>
          <w:rFonts w:ascii="ArialMT" w:hAnsi="ArialMT" w:cs="ArialMT"/>
          <w:noProof/>
          <w:szCs w:val="24"/>
        </w:rPr>
        <w:t xml:space="preserve"> System,” pp. 3–8, 2005.</w:t>
      </w:r>
    </w:p>
    <w:p w14:paraId="008E358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8]</w:t>
      </w:r>
      <w:r w:rsidRPr="00C63EF0">
        <w:rPr>
          <w:rFonts w:ascii="ArialMT" w:hAnsi="ArialMT" w:cs="ArialMT"/>
          <w:noProof/>
          <w:szCs w:val="24"/>
        </w:rPr>
        <w:tab/>
        <w:t xml:space="preserve">D. Hollingsworth, “Glossary, Terminology and Glossary, 3rd Edition. Document No WFMC-TC-1011. Workflow Management Coalition. Winchester, 1999,” </w:t>
      </w:r>
      <w:r w:rsidRPr="00C63EF0">
        <w:rPr>
          <w:rFonts w:ascii="ArialMT" w:hAnsi="ArialMT" w:cs="ArialMT"/>
          <w:i/>
          <w:iCs/>
          <w:noProof/>
          <w:szCs w:val="24"/>
        </w:rPr>
        <w:t>ReVision</w:t>
      </w:r>
      <w:r w:rsidRPr="00C63EF0">
        <w:rPr>
          <w:rFonts w:ascii="ArialMT" w:hAnsi="ArialMT" w:cs="ArialMT"/>
          <w:noProof/>
          <w:szCs w:val="24"/>
        </w:rPr>
        <w:t>, 1999.</w:t>
      </w:r>
    </w:p>
    <w:p w14:paraId="6AA7ED0E"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9]</w:t>
      </w:r>
      <w:r w:rsidRPr="00C63EF0">
        <w:rPr>
          <w:rFonts w:ascii="ArialMT" w:hAnsi="ArialMT" w:cs="ArialMT"/>
          <w:noProof/>
          <w:szCs w:val="24"/>
        </w:rPr>
        <w:tab/>
        <w:t xml:space="preserve">K. Stoilova, T. Stoilov, K. P. Stoilova, and T. a Stoilov, “Evolution of the workflow management systems,” </w:t>
      </w:r>
      <w:r w:rsidRPr="00C63EF0">
        <w:rPr>
          <w:rFonts w:ascii="ArialMT" w:hAnsi="ArialMT" w:cs="ArialMT"/>
          <w:i/>
          <w:iCs/>
          <w:noProof/>
          <w:szCs w:val="24"/>
        </w:rPr>
        <w:t>Int. Sci. Conf. Information, Commun. Energy Syst. Technol.</w:t>
      </w:r>
      <w:r w:rsidRPr="00C63EF0">
        <w:rPr>
          <w:rFonts w:ascii="ArialMT" w:hAnsi="ArialMT" w:cs="ArialMT"/>
          <w:noProof/>
          <w:szCs w:val="24"/>
        </w:rPr>
        <w:t>, pp. 225–228, 2006.</w:t>
      </w:r>
    </w:p>
    <w:p w14:paraId="473E25B4"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0]</w:t>
      </w:r>
      <w:r w:rsidRPr="00C63EF0">
        <w:rPr>
          <w:rFonts w:ascii="ArialMT" w:hAnsi="ArialMT" w:cs="ArialMT"/>
          <w:noProof/>
          <w:szCs w:val="24"/>
        </w:rPr>
        <w:tab/>
        <w:t>L. Wang, “Research of TRBAC model and the application in library management,” pp. 1–3, 2010.</w:t>
      </w:r>
    </w:p>
    <w:p w14:paraId="363933B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1]</w:t>
      </w:r>
      <w:r w:rsidRPr="00C63EF0">
        <w:rPr>
          <w:rFonts w:ascii="ArialMT" w:hAnsi="ArialMT" w:cs="ArialMT"/>
          <w:noProof/>
          <w:szCs w:val="24"/>
        </w:rPr>
        <w:tab/>
        <w:t xml:space="preserve">W. Viriyasitavat and A. Martin, “A survey of trust in workflows and relevant contexts,” </w:t>
      </w:r>
      <w:r w:rsidRPr="00C63EF0">
        <w:rPr>
          <w:rFonts w:ascii="ArialMT" w:hAnsi="ArialMT" w:cs="ArialMT"/>
          <w:i/>
          <w:iCs/>
          <w:noProof/>
          <w:szCs w:val="24"/>
        </w:rPr>
        <w:t>IEEE Commun. Surv. Tutorials</w:t>
      </w:r>
      <w:r w:rsidRPr="00C63EF0">
        <w:rPr>
          <w:rFonts w:ascii="ArialMT" w:hAnsi="ArialMT" w:cs="ArialMT"/>
          <w:noProof/>
          <w:szCs w:val="24"/>
        </w:rPr>
        <w:t>, vol. 14, no. 3, pp. 911–940, 2012.</w:t>
      </w:r>
    </w:p>
    <w:p w14:paraId="4B82F98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lastRenderedPageBreak/>
        <w:t>[12]</w:t>
      </w:r>
      <w:r w:rsidRPr="00C63EF0">
        <w:rPr>
          <w:rFonts w:ascii="ArialMT" w:hAnsi="ArialMT" w:cs="ArialMT"/>
          <w:noProof/>
          <w:szCs w:val="24"/>
        </w:rPr>
        <w:tab/>
        <w:t xml:space="preserve">S. Chaari, F. Biennier, C. Ben Amar, and J. Favrel, “An authorization and access control model for workflow,” </w:t>
      </w:r>
      <w:r w:rsidRPr="00C63EF0">
        <w:rPr>
          <w:rFonts w:ascii="ArialMT" w:hAnsi="ArialMT" w:cs="ArialMT"/>
          <w:i/>
          <w:iCs/>
          <w:noProof/>
          <w:szCs w:val="24"/>
        </w:rPr>
        <w:t>First Int. Symp. Control. Commun. Signal Process. 2004.</w:t>
      </w:r>
      <w:r w:rsidRPr="00C63EF0">
        <w:rPr>
          <w:rFonts w:ascii="ArialMT" w:hAnsi="ArialMT" w:cs="ArialMT"/>
          <w:noProof/>
          <w:szCs w:val="24"/>
        </w:rPr>
        <w:t>, pp. 141–148, 2004.</w:t>
      </w:r>
    </w:p>
    <w:p w14:paraId="7AACAE40"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3]</w:t>
      </w:r>
      <w:r w:rsidRPr="00C63EF0">
        <w:rPr>
          <w:rFonts w:ascii="ArialMT" w:hAnsi="ArialMT" w:cs="ArialMT"/>
          <w:noProof/>
          <w:szCs w:val="24"/>
        </w:rPr>
        <w:tab/>
        <w:t xml:space="preserve">E. Bertino, E. Ferrari, and V. Atluri, “The specification and enforcement of authorization constraints in workflow management systems,” </w:t>
      </w:r>
      <w:r w:rsidRPr="00C63EF0">
        <w:rPr>
          <w:rFonts w:ascii="ArialMT" w:hAnsi="ArialMT" w:cs="ArialMT"/>
          <w:i/>
          <w:iCs/>
          <w:noProof/>
          <w:szCs w:val="24"/>
        </w:rPr>
        <w:t>ACM Trans. Inf. Syst. Secur.</w:t>
      </w:r>
      <w:r w:rsidRPr="00C63EF0">
        <w:rPr>
          <w:rFonts w:ascii="ArialMT" w:hAnsi="ArialMT" w:cs="ArialMT"/>
          <w:noProof/>
          <w:szCs w:val="24"/>
        </w:rPr>
        <w:t>, vol. 2, no. 1, pp. 65–104, 1999.</w:t>
      </w:r>
    </w:p>
    <w:p w14:paraId="4DA5BC2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4]</w:t>
      </w:r>
      <w:r w:rsidRPr="00C63EF0">
        <w:rPr>
          <w:rFonts w:ascii="ArialMT" w:hAnsi="ArialMT" w:cs="ArialMT"/>
          <w:noProof/>
          <w:szCs w:val="24"/>
        </w:rPr>
        <w:tab/>
        <w:t xml:space="preserve">D. Georgakopoulos, M. Hornick, and A. Sheth, “An overview of workflow management: From process modeling to workflow automation infrastructure,” </w:t>
      </w:r>
      <w:r w:rsidRPr="00C63EF0">
        <w:rPr>
          <w:rFonts w:ascii="ArialMT" w:hAnsi="ArialMT" w:cs="ArialMT"/>
          <w:i/>
          <w:iCs/>
          <w:noProof/>
          <w:szCs w:val="24"/>
        </w:rPr>
        <w:t>Distrib. Parallel Databases</w:t>
      </w:r>
      <w:r w:rsidRPr="00C63EF0">
        <w:rPr>
          <w:rFonts w:ascii="ArialMT" w:hAnsi="ArialMT" w:cs="ArialMT"/>
          <w:noProof/>
          <w:szCs w:val="24"/>
        </w:rPr>
        <w:t>, vol. 3, no. 2, pp. 119–153, 1995.</w:t>
      </w:r>
    </w:p>
    <w:p w14:paraId="6A2FAAA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5]</w:t>
      </w:r>
      <w:r w:rsidRPr="00C63EF0">
        <w:rPr>
          <w:rFonts w:ascii="ArialMT" w:hAnsi="ArialMT" w:cs="ArialMT"/>
          <w:noProof/>
          <w:szCs w:val="24"/>
        </w:rPr>
        <w:tab/>
        <w:t xml:space="preserve">R. S. Sandhu, E. J. Coyne, H. L. Feinstein, and C. E. Youman, “Role-Based Access Control Models,” </w:t>
      </w:r>
      <w:r w:rsidRPr="00C63EF0">
        <w:rPr>
          <w:rFonts w:ascii="ArialMT" w:hAnsi="ArialMT" w:cs="ArialMT"/>
          <w:i/>
          <w:iCs/>
          <w:noProof/>
          <w:szCs w:val="24"/>
        </w:rPr>
        <w:t>IEEE Comput.</w:t>
      </w:r>
      <w:r w:rsidRPr="00C63EF0">
        <w:rPr>
          <w:rFonts w:ascii="ArialMT" w:hAnsi="ArialMT" w:cs="ArialMT"/>
          <w:noProof/>
          <w:szCs w:val="24"/>
        </w:rPr>
        <w:t>, vol. 29, no. 2, pp. 38–47, 1995.</w:t>
      </w:r>
    </w:p>
    <w:p w14:paraId="41B3F4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6]</w:t>
      </w:r>
      <w:r w:rsidRPr="00C63EF0">
        <w:rPr>
          <w:rFonts w:ascii="ArialMT" w:hAnsi="ArialMT" w:cs="ArialMT"/>
          <w:noProof/>
          <w:szCs w:val="24"/>
        </w:rPr>
        <w:tab/>
        <w:t xml:space="preserve">R. Abassi, F. Jacquemard, M. Rusinowitch, and S. G. El Fatmi, “XML access control: From XACML to annotated schemas,” </w:t>
      </w:r>
      <w:r w:rsidRPr="00C63EF0">
        <w:rPr>
          <w:rFonts w:ascii="ArialMT" w:hAnsi="ArialMT" w:cs="ArialMT"/>
          <w:i/>
          <w:iCs/>
          <w:noProof/>
          <w:szCs w:val="24"/>
        </w:rPr>
        <w:t>2010 2nd Int. Conf. Commun. Networking, ComNet 2010</w:t>
      </w:r>
      <w:r w:rsidRPr="00C63EF0">
        <w:rPr>
          <w:rFonts w:ascii="ArialMT" w:hAnsi="ArialMT" w:cs="ArialMT"/>
          <w:noProof/>
          <w:szCs w:val="24"/>
        </w:rPr>
        <w:t>, no. October 2015, 2010.</w:t>
      </w:r>
    </w:p>
    <w:p w14:paraId="2FAC8007"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7]</w:t>
      </w:r>
      <w:r w:rsidRPr="00C63EF0">
        <w:rPr>
          <w:rFonts w:ascii="ArialMT" w:hAnsi="ArialMT" w:cs="ArialMT"/>
          <w:noProof/>
          <w:szCs w:val="24"/>
        </w:rPr>
        <w:tab/>
        <w:t xml:space="preserve">M. Lischka, “Dynamic obligation specification and negotiation,” </w:t>
      </w:r>
      <w:r w:rsidRPr="00C63EF0">
        <w:rPr>
          <w:rFonts w:ascii="ArialMT" w:hAnsi="ArialMT" w:cs="ArialMT"/>
          <w:i/>
          <w:iCs/>
          <w:noProof/>
          <w:szCs w:val="24"/>
        </w:rPr>
        <w:t>Proc. 2010 IEEE/IFIP Netw. Oper. Manag. Symp. NOMS 2010</w:t>
      </w:r>
      <w:r w:rsidRPr="00C63EF0">
        <w:rPr>
          <w:rFonts w:ascii="ArialMT" w:hAnsi="ArialMT" w:cs="ArialMT"/>
          <w:noProof/>
          <w:szCs w:val="24"/>
        </w:rPr>
        <w:t>, pp. 155–162, 2010.</w:t>
      </w:r>
    </w:p>
    <w:p w14:paraId="07B8602B"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8]</w:t>
      </w:r>
      <w:r w:rsidRPr="00C63EF0">
        <w:rPr>
          <w:rFonts w:ascii="ArialMT" w:hAnsi="ArialMT" w:cs="ArialMT"/>
          <w:noProof/>
          <w:szCs w:val="24"/>
        </w:rPr>
        <w:tab/>
        <w:t xml:space="preserve">D. Chadwick, “Obligation Standardization,” </w:t>
      </w:r>
      <w:r w:rsidRPr="00C63EF0">
        <w:rPr>
          <w:rFonts w:ascii="ArialMT" w:hAnsi="ArialMT" w:cs="ArialMT"/>
          <w:i/>
          <w:iCs/>
          <w:noProof/>
          <w:szCs w:val="24"/>
        </w:rPr>
        <w:t>Europe</w:t>
      </w:r>
      <w:r w:rsidRPr="00C63EF0">
        <w:rPr>
          <w:rFonts w:ascii="ArialMT" w:hAnsi="ArialMT" w:cs="ArialMT"/>
          <w:noProof/>
          <w:szCs w:val="24"/>
        </w:rPr>
        <w:t>, pp. 1–11, 2009.</w:t>
      </w:r>
    </w:p>
    <w:p w14:paraId="474DFA0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9]</w:t>
      </w:r>
      <w:r w:rsidRPr="00C63EF0">
        <w:rPr>
          <w:rFonts w:ascii="ArialMT" w:hAnsi="ArialMT" w:cs="ArialMT"/>
          <w:noProof/>
          <w:szCs w:val="24"/>
        </w:rPr>
        <w:tab/>
        <w:t xml:space="preserve">G. Aucher, S. Barker, G. Boella, V. Genovese, and L. Van Der Torre, “Dynamics in delegation and revocation schemes: A logical approach,” </w:t>
      </w:r>
      <w:r w:rsidRPr="00C63EF0">
        <w:rPr>
          <w:rFonts w:ascii="ArialMT" w:hAnsi="ArialMT" w:cs="ArialMT"/>
          <w:i/>
          <w:iCs/>
          <w:noProof/>
          <w:szCs w:val="24"/>
        </w:rPr>
        <w:t>Lect. Notes Comput. Sci. (including Subser. Lect. Notes Artif. Intell. Lect. Notes Bioinformatics)</w:t>
      </w:r>
      <w:r w:rsidRPr="00C63EF0">
        <w:rPr>
          <w:rFonts w:ascii="ArialMT" w:hAnsi="ArialMT" w:cs="ArialMT"/>
          <w:noProof/>
          <w:szCs w:val="24"/>
        </w:rPr>
        <w:t>, vol. 6818 LNCS, pp. 90–105, 2011.</w:t>
      </w:r>
    </w:p>
    <w:p w14:paraId="157CF4E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rPr>
      </w:pPr>
      <w:r w:rsidRPr="00C63EF0">
        <w:rPr>
          <w:rFonts w:ascii="ArialMT" w:hAnsi="ArialMT" w:cs="ArialMT"/>
          <w:noProof/>
          <w:szCs w:val="24"/>
        </w:rPr>
        <w:t>[20]</w:t>
      </w:r>
      <w:r w:rsidRPr="00C63EF0">
        <w:rPr>
          <w:rFonts w:ascii="ArialMT" w:hAnsi="ArialMT" w:cs="ArialMT"/>
          <w:noProof/>
          <w:szCs w:val="24"/>
        </w:rPr>
        <w:tab/>
        <w:t xml:space="preserve">Oasis, “eXtensible Access Control Markup Language,” </w:t>
      </w:r>
      <w:r w:rsidRPr="00C63EF0">
        <w:rPr>
          <w:rFonts w:ascii="ArialMT" w:hAnsi="ArialMT" w:cs="ArialMT"/>
          <w:i/>
          <w:iCs/>
          <w:noProof/>
          <w:szCs w:val="24"/>
        </w:rPr>
        <w:t>OASIS Stand.</w:t>
      </w:r>
      <w:r w:rsidRPr="00C63EF0">
        <w:rPr>
          <w:rFonts w:ascii="ArialMT" w:hAnsi="ArialMT" w:cs="ArialMT"/>
          <w:noProof/>
          <w:szCs w:val="24"/>
        </w:rPr>
        <w:t>, no. February, p. 141, 2005.</w:t>
      </w:r>
    </w:p>
    <w:p w14:paraId="5626A850" w14:textId="262B7F15" w:rsidR="00770789" w:rsidRPr="00D46B1F" w:rsidRDefault="00C63EF0" w:rsidP="009359B5">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State Diagram of GPWfMS</w:t>
      </w:r>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6606A4E8" w14:textId="496391BD" w:rsidR="00697D6F" w:rsidRDefault="00494518" w:rsidP="00BB6340">
      <w:pPr>
        <w:pStyle w:val="ListParagraph"/>
        <w:keepNext/>
        <w:numPr>
          <w:ilvl w:val="0"/>
          <w:numId w:val="18"/>
        </w:numPr>
      </w:pPr>
      <w:r w:rsidRPr="00BB6340">
        <w:rPr>
          <w:b/>
        </w:rPr>
        <w:lastRenderedPageBreak/>
        <w:t>Use Case Diagram of GPWfMS</w:t>
      </w:r>
      <w:r w:rsidR="00EE17D0" w:rsidRPr="00BB6340">
        <w:rPr>
          <w:b/>
        </w:rPr>
        <w:br/>
      </w:r>
      <w:r w:rsidR="00770789" w:rsidRPr="00657B96">
        <w:rPr>
          <w:noProof/>
          <w:sz w:val="20"/>
          <w:szCs w:val="20"/>
          <w:lang w:bidi="ar-SA"/>
        </w:rPr>
        <w:drawing>
          <wp:inline distT="0" distB="0" distL="0" distR="0" wp14:anchorId="0C42B842" wp14:editId="2CB7E34E">
            <wp:extent cx="3838575" cy="5454427"/>
            <wp:effectExtent l="0" t="0" r="0" b="0"/>
            <wp:docPr id="23" name="Picture 23"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46094" cy="5465111"/>
                    </a:xfrm>
                    <a:prstGeom prst="rect">
                      <a:avLst/>
                    </a:prstGeom>
                    <a:noFill/>
                    <a:ln>
                      <a:noFill/>
                    </a:ln>
                  </pic:spPr>
                </pic:pic>
              </a:graphicData>
            </a:graphic>
          </wp:inline>
        </w:drawing>
      </w:r>
    </w:p>
    <w:p w14:paraId="2FC60806" w14:textId="6693D1CA" w:rsidR="005A40A0" w:rsidRPr="00697D6F" w:rsidRDefault="005A40A0" w:rsidP="00204E68">
      <w:pPr>
        <w:pStyle w:val="ListParagraph"/>
        <w:keepNext/>
        <w:numPr>
          <w:ilvl w:val="0"/>
          <w:numId w:val="18"/>
        </w:numPr>
      </w:pPr>
      <w:r w:rsidRPr="00204E68">
        <w:rPr>
          <w:b/>
        </w:rPr>
        <w:lastRenderedPageBreak/>
        <w:t>UML Sequence Diagram</w:t>
      </w:r>
      <w:r w:rsidR="00281EBE" w:rsidRPr="00204E68">
        <w:rPr>
          <w:b/>
        </w:rPr>
        <w:br/>
      </w:r>
      <w:r w:rsidRPr="005A40A0">
        <w:rPr>
          <w:noProof/>
          <w:lang w:bidi="ar-SA"/>
        </w:rPr>
        <w:drawing>
          <wp:inline distT="0" distB="0" distL="0" distR="0" wp14:anchorId="33BC7879" wp14:editId="4E55187D">
            <wp:extent cx="5371981" cy="5562399"/>
            <wp:effectExtent l="0" t="0" r="635" b="635"/>
            <wp:docPr id="24" name="Picture 24" descr="C:\Users\Milson\Downloads\Grant Proposal Workflow Management System - Sequence Diagra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rant Proposal Workflow Management System - Sequence Diagram Template.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1273" cy="5582375"/>
                    </a:xfrm>
                    <a:prstGeom prst="rect">
                      <a:avLst/>
                    </a:prstGeom>
                    <a:noFill/>
                    <a:ln>
                      <a:noFill/>
                    </a:ln>
                  </pic:spPr>
                </pic:pic>
              </a:graphicData>
            </a:graphic>
          </wp:inline>
        </w:drawing>
      </w:r>
    </w:p>
    <w:p w14:paraId="70A6B228" w14:textId="77777777" w:rsidR="00B2699B" w:rsidRDefault="00B2699B" w:rsidP="00B2699B">
      <w:pPr>
        <w:pStyle w:val="ListParagraph"/>
        <w:spacing w:before="240"/>
        <w:ind w:left="2160"/>
        <w:rPr>
          <w:b/>
        </w:rPr>
      </w:pPr>
    </w:p>
    <w:p w14:paraId="20D3D1A8" w14:textId="16EF2D39" w:rsidR="00770789" w:rsidRPr="00684BB8" w:rsidRDefault="008D3328" w:rsidP="00684BB8">
      <w:pPr>
        <w:pStyle w:val="ListParagraph"/>
        <w:numPr>
          <w:ilvl w:val="0"/>
          <w:numId w:val="18"/>
        </w:numPr>
        <w:spacing w:before="240"/>
        <w:rPr>
          <w:b/>
        </w:rPr>
      </w:pPr>
      <w:r w:rsidRPr="00684BB8">
        <w:rPr>
          <w:b/>
        </w:rPr>
        <w:lastRenderedPageBreak/>
        <w:t>P</w:t>
      </w:r>
      <w:r w:rsidR="00770789" w:rsidRPr="00684BB8">
        <w:rPr>
          <w:b/>
        </w:rPr>
        <w:t xml:space="preserve">olicy in </w:t>
      </w:r>
      <w:r w:rsidRPr="00684BB8">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Department Chair" can "Approve" a "Whole Proposal" when ApprovedByDepartmentChair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1525249C" w:rsidR="00366399" w:rsidRDefault="00366399" w:rsidP="000E065B">
      <w:pPr>
        <w:jc w:val="both"/>
        <w:rPr>
          <w:rFonts w:ascii="Times New Roman" w:eastAsia="Times New Roman" w:hAnsi="Times New Roman"/>
          <w:b/>
          <w:sz w:val="24"/>
          <w:szCs w:val="21"/>
        </w:rPr>
      </w:pPr>
    </w:p>
    <w:p w14:paraId="4CFA2B85" w14:textId="346465A8" w:rsidR="00BC3B49" w:rsidRDefault="00BC3B49" w:rsidP="000E065B">
      <w:pPr>
        <w:jc w:val="both"/>
        <w:rPr>
          <w:rFonts w:ascii="Times New Roman" w:eastAsia="Times New Roman" w:hAnsi="Times New Roman"/>
          <w:b/>
          <w:sz w:val="24"/>
          <w:szCs w:val="21"/>
        </w:rPr>
      </w:pPr>
    </w:p>
    <w:p w14:paraId="0A9CBDCB" w14:textId="3A29CD78" w:rsidR="00BC3B49" w:rsidRDefault="00BC3B49" w:rsidP="000E065B">
      <w:pPr>
        <w:jc w:val="both"/>
        <w:rPr>
          <w:rFonts w:ascii="Times New Roman" w:eastAsia="Times New Roman" w:hAnsi="Times New Roman"/>
          <w:b/>
          <w:sz w:val="24"/>
          <w:szCs w:val="21"/>
        </w:rPr>
      </w:pPr>
    </w:p>
    <w:p w14:paraId="70BC3B53" w14:textId="77777777" w:rsidR="00BC3B49" w:rsidRDefault="00BC3B4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8" w:name="_MON_1521883483"/>
    <w:bookmarkEnd w:id="8"/>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75pt;height:439.5pt" o:ole="">
            <v:imagedata r:id="rId19" o:title=""/>
          </v:shape>
          <o:OLEObject Type="Embed" ProgID="Word.OpenDocumentText.12" ShapeID="_x0000_i1025" DrawAspect="Content" ObjectID="_1522445327" r:id="rId20"/>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F06293" w14:textId="77777777" w:rsidR="00DE5637" w:rsidRDefault="00DE5637" w:rsidP="00D21CB5">
      <w:pPr>
        <w:spacing w:after="0" w:line="240" w:lineRule="auto"/>
      </w:pPr>
      <w:r>
        <w:separator/>
      </w:r>
    </w:p>
  </w:endnote>
  <w:endnote w:type="continuationSeparator" w:id="0">
    <w:p w14:paraId="38B9E31B" w14:textId="77777777" w:rsidR="00DE5637" w:rsidRDefault="00DE5637" w:rsidP="00D21CB5">
      <w:pPr>
        <w:spacing w:after="0" w:line="240" w:lineRule="auto"/>
      </w:pPr>
      <w:r>
        <w:continuationSeparator/>
      </w:r>
    </w:p>
  </w:endnote>
  <w:endnote w:type="continuationNotice" w:id="1">
    <w:p w14:paraId="140532AC" w14:textId="77777777" w:rsidR="00DE5637" w:rsidRDefault="00DE563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Courier New"/>
    <w:panose1 w:val="00000400000000000000"/>
    <w:charset w:val="00"/>
    <w:family w:val="roman"/>
    <w:pitch w:val="variable"/>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00002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422C4A" w14:textId="77777777" w:rsidR="00DE5637" w:rsidRDefault="00DE5637" w:rsidP="00D21CB5">
      <w:pPr>
        <w:spacing w:after="0" w:line="240" w:lineRule="auto"/>
      </w:pPr>
      <w:r>
        <w:separator/>
      </w:r>
    </w:p>
  </w:footnote>
  <w:footnote w:type="continuationSeparator" w:id="0">
    <w:p w14:paraId="364462DF" w14:textId="77777777" w:rsidR="00DE5637" w:rsidRDefault="00DE5637" w:rsidP="00D21CB5">
      <w:pPr>
        <w:spacing w:after="0" w:line="240" w:lineRule="auto"/>
      </w:pPr>
      <w:r>
        <w:continuationSeparator/>
      </w:r>
    </w:p>
  </w:footnote>
  <w:footnote w:type="continuationNotice" w:id="1">
    <w:p w14:paraId="0D2AF960" w14:textId="77777777" w:rsidR="00DE5637" w:rsidRDefault="00DE5637">
      <w:pPr>
        <w:spacing w:after="0" w:line="240" w:lineRule="auto"/>
      </w:pPr>
    </w:p>
  </w:footnote>
  <w:footnote w:id="2">
    <w:p w14:paraId="081A7C0A" w14:textId="77777777" w:rsidR="00894951" w:rsidRDefault="00894951" w:rsidP="00770789">
      <w:pPr>
        <w:pStyle w:val="FootnoteText"/>
        <w:jc w:val="left"/>
      </w:pPr>
      <w:r>
        <w:rPr>
          <w:rStyle w:val="FootnoteReference"/>
        </w:rPr>
        <w:footnoteRef/>
      </w:r>
      <w:r>
        <w:t xml:space="preserve"> </w:t>
      </w:r>
      <w:r w:rsidRPr="007F1040">
        <w:t>https://en.wikipedia.org/wiki/Application_programming_interface</w:t>
      </w:r>
    </w:p>
  </w:footnote>
  <w:footnote w:id="3">
    <w:p w14:paraId="45A06D33" w14:textId="4343BFE8" w:rsidR="000212C3" w:rsidRDefault="000212C3" w:rsidP="000212C3">
      <w:pPr>
        <w:pStyle w:val="FootnoteText"/>
        <w:jc w:val="left"/>
      </w:pPr>
      <w:r>
        <w:rPr>
          <w:rStyle w:val="FootnoteReference"/>
        </w:rPr>
        <w:footnoteRef/>
      </w:r>
      <w:r>
        <w:t xml:space="preserve"> </w:t>
      </w:r>
      <w:r w:rsidRPr="000212C3">
        <w:t>https://jcp.org/en/jsr/detail?id=339</w:t>
      </w:r>
    </w:p>
  </w:footnote>
  <w:footnote w:id="4">
    <w:p w14:paraId="7B154C98" w14:textId="77777777" w:rsidR="00894951" w:rsidRDefault="00894951" w:rsidP="00770789">
      <w:pPr>
        <w:pStyle w:val="FootnoteText"/>
        <w:jc w:val="left"/>
      </w:pPr>
      <w:r>
        <w:rPr>
          <w:rStyle w:val="FootnoteReference"/>
        </w:rPr>
        <w:footnoteRef/>
      </w:r>
      <w:r>
        <w:t xml:space="preserve"> </w:t>
      </w:r>
      <w:r w:rsidRPr="007F1040">
        <w:t>https://en.wikipedia.org/wiki/Representational_state_transfer</w:t>
      </w:r>
    </w:p>
  </w:footnote>
  <w:footnote w:id="5">
    <w:p w14:paraId="7B284F90" w14:textId="77777777" w:rsidR="00894951" w:rsidRDefault="00894951" w:rsidP="00770789">
      <w:pPr>
        <w:pStyle w:val="FootnoteText"/>
        <w:jc w:val="left"/>
      </w:pPr>
      <w:r>
        <w:rPr>
          <w:rStyle w:val="FootnoteReference"/>
        </w:rPr>
        <w:footnoteRef/>
      </w:r>
      <w:r>
        <w:t xml:space="preserve"> </w:t>
      </w:r>
      <w:r w:rsidRPr="007F1040">
        <w:t>http://junit.org/junit4/</w:t>
      </w:r>
    </w:p>
  </w:footnote>
  <w:footnote w:id="6">
    <w:p w14:paraId="54813A54" w14:textId="77777777" w:rsidR="00894951" w:rsidRDefault="00894951" w:rsidP="00770789">
      <w:pPr>
        <w:pStyle w:val="FootnoteText"/>
        <w:jc w:val="left"/>
      </w:pPr>
      <w:r>
        <w:rPr>
          <w:rStyle w:val="FootnoteReference"/>
        </w:rPr>
        <w:footnoteRef/>
      </w:r>
      <w:r>
        <w:t xml:space="preserve"> </w:t>
      </w:r>
      <w:r w:rsidRPr="00087B5D">
        <w:t>https://en.wikipedia.org/wiki/Create,_read,_update_and_delete</w:t>
      </w:r>
    </w:p>
  </w:footnote>
  <w:footnote w:id="7">
    <w:p w14:paraId="7CA77B75" w14:textId="77777777" w:rsidR="00894951" w:rsidRDefault="00894951" w:rsidP="00770789">
      <w:pPr>
        <w:pStyle w:val="FootnoteText"/>
        <w:jc w:val="left"/>
      </w:pPr>
      <w:r>
        <w:rPr>
          <w:rStyle w:val="FootnoteReference"/>
        </w:rPr>
        <w:footnoteRef/>
      </w:r>
      <w:r>
        <w:t xml:space="preserve"> </w:t>
      </w:r>
      <w:r w:rsidRPr="00535252">
        <w:t>https://www.mongodb.org/</w:t>
      </w:r>
    </w:p>
  </w:footnote>
  <w:footnote w:id="8">
    <w:p w14:paraId="40383AA1" w14:textId="77777777" w:rsidR="00894951" w:rsidRDefault="00894951" w:rsidP="00770789">
      <w:pPr>
        <w:pStyle w:val="FootnoteText"/>
        <w:jc w:val="left"/>
      </w:pPr>
      <w:r>
        <w:rPr>
          <w:rStyle w:val="FootnoteReference"/>
        </w:rPr>
        <w:footnoteRef/>
      </w:r>
      <w:r>
        <w:t xml:space="preserve"> </w:t>
      </w:r>
      <w:r w:rsidRPr="00F6158E">
        <w:t>https://github.com/mongodb/morphia</w:t>
      </w:r>
    </w:p>
  </w:footnote>
  <w:footnote w:id="9">
    <w:p w14:paraId="482E0788" w14:textId="77777777" w:rsidR="00894951" w:rsidRDefault="00894951" w:rsidP="00770789">
      <w:pPr>
        <w:pStyle w:val="FootnoteText"/>
        <w:jc w:val="left"/>
      </w:pPr>
      <w:r>
        <w:rPr>
          <w:rStyle w:val="FootnoteReference"/>
        </w:rPr>
        <w:footnoteRef/>
      </w:r>
      <w:r>
        <w:t xml:space="preserve"> </w:t>
      </w:r>
      <w:r w:rsidRPr="009C3AA8">
        <w:t>https://en.wikipedia.org/wiki/Java_Persistence_API</w:t>
      </w:r>
    </w:p>
  </w:footnote>
  <w:footnote w:id="10">
    <w:p w14:paraId="28E3CC77" w14:textId="77777777" w:rsidR="00894951" w:rsidRDefault="00894951" w:rsidP="00770789">
      <w:pPr>
        <w:pStyle w:val="FootnoteText"/>
        <w:jc w:val="left"/>
      </w:pPr>
      <w:r>
        <w:rPr>
          <w:rStyle w:val="FootnoteReference"/>
        </w:rPr>
        <w:footnoteRef/>
      </w:r>
      <w:r>
        <w:t xml:space="preserve"> </w:t>
      </w:r>
      <w:r w:rsidRPr="007D27A3">
        <w:t>http://xacmlinfo.org/category/balana/</w:t>
      </w:r>
    </w:p>
  </w:footnote>
  <w:footnote w:id="11">
    <w:p w14:paraId="7E4C99A8" w14:textId="7F16D1FC" w:rsidR="00894951" w:rsidRDefault="00894951" w:rsidP="008838C4">
      <w:pPr>
        <w:pStyle w:val="FootnoteText"/>
        <w:jc w:val="left"/>
      </w:pPr>
      <w:r>
        <w:rPr>
          <w:rStyle w:val="FootnoteReference"/>
        </w:rPr>
        <w:footnoteRef/>
      </w:r>
      <w:r>
        <w:t xml:space="preserve"> </w:t>
      </w:r>
      <w:r w:rsidRPr="00382F41">
        <w:t>http://wso2.com/</w:t>
      </w:r>
    </w:p>
  </w:footnote>
  <w:footnote w:id="12">
    <w:p w14:paraId="219E33E0" w14:textId="78C646E0" w:rsidR="00894951" w:rsidRDefault="00894951" w:rsidP="005756DF">
      <w:pPr>
        <w:pStyle w:val="FootnoteText"/>
        <w:jc w:val="left"/>
      </w:pPr>
      <w:r>
        <w:rPr>
          <w:rStyle w:val="FootnoteReference"/>
        </w:rPr>
        <w:footnoteRef/>
      </w:r>
      <w:r>
        <w:t xml:space="preserve"> </w:t>
      </w:r>
      <w:r w:rsidRPr="005756DF">
        <w:t>https://www.oasis-open.org/stand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tKgFAAN2zuQtAAAA"/>
  </w:docVars>
  <w:rsids>
    <w:rsidRoot w:val="00D21CB5"/>
    <w:rsid w:val="00000991"/>
    <w:rsid w:val="00000AD6"/>
    <w:rsid w:val="00000BF3"/>
    <w:rsid w:val="00001217"/>
    <w:rsid w:val="00002340"/>
    <w:rsid w:val="00002C5C"/>
    <w:rsid w:val="00002D35"/>
    <w:rsid w:val="0000434E"/>
    <w:rsid w:val="00005765"/>
    <w:rsid w:val="00005A30"/>
    <w:rsid w:val="000060C0"/>
    <w:rsid w:val="00007255"/>
    <w:rsid w:val="00007503"/>
    <w:rsid w:val="00010846"/>
    <w:rsid w:val="000127F6"/>
    <w:rsid w:val="0001380A"/>
    <w:rsid w:val="00014F75"/>
    <w:rsid w:val="00016276"/>
    <w:rsid w:val="00017CA5"/>
    <w:rsid w:val="0002093D"/>
    <w:rsid w:val="000212C3"/>
    <w:rsid w:val="0002272F"/>
    <w:rsid w:val="000236F3"/>
    <w:rsid w:val="00024BFC"/>
    <w:rsid w:val="00025398"/>
    <w:rsid w:val="00026024"/>
    <w:rsid w:val="000316CE"/>
    <w:rsid w:val="00033ECF"/>
    <w:rsid w:val="00035503"/>
    <w:rsid w:val="00035CA9"/>
    <w:rsid w:val="00037FCB"/>
    <w:rsid w:val="00041F66"/>
    <w:rsid w:val="00043C08"/>
    <w:rsid w:val="000450B2"/>
    <w:rsid w:val="00045237"/>
    <w:rsid w:val="00045D19"/>
    <w:rsid w:val="0005225E"/>
    <w:rsid w:val="000529CB"/>
    <w:rsid w:val="00052ACF"/>
    <w:rsid w:val="00053121"/>
    <w:rsid w:val="00053CD4"/>
    <w:rsid w:val="00055125"/>
    <w:rsid w:val="000568AD"/>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3689"/>
    <w:rsid w:val="00084B7D"/>
    <w:rsid w:val="000862D0"/>
    <w:rsid w:val="00086F84"/>
    <w:rsid w:val="00090F95"/>
    <w:rsid w:val="0009156E"/>
    <w:rsid w:val="00093425"/>
    <w:rsid w:val="0009424C"/>
    <w:rsid w:val="000947D7"/>
    <w:rsid w:val="000964AD"/>
    <w:rsid w:val="00096A9B"/>
    <w:rsid w:val="000979B8"/>
    <w:rsid w:val="000A0264"/>
    <w:rsid w:val="000A15FC"/>
    <w:rsid w:val="000A1AF8"/>
    <w:rsid w:val="000A28AB"/>
    <w:rsid w:val="000A35CE"/>
    <w:rsid w:val="000A3DC2"/>
    <w:rsid w:val="000A47AD"/>
    <w:rsid w:val="000A48F0"/>
    <w:rsid w:val="000A4948"/>
    <w:rsid w:val="000A6DB6"/>
    <w:rsid w:val="000A7515"/>
    <w:rsid w:val="000B0CB6"/>
    <w:rsid w:val="000B13ED"/>
    <w:rsid w:val="000B1EBF"/>
    <w:rsid w:val="000B3311"/>
    <w:rsid w:val="000B3610"/>
    <w:rsid w:val="000B41CF"/>
    <w:rsid w:val="000B49E5"/>
    <w:rsid w:val="000B6C94"/>
    <w:rsid w:val="000C145C"/>
    <w:rsid w:val="000C2711"/>
    <w:rsid w:val="000C299A"/>
    <w:rsid w:val="000C34C7"/>
    <w:rsid w:val="000C44B6"/>
    <w:rsid w:val="000C4DB4"/>
    <w:rsid w:val="000C6031"/>
    <w:rsid w:val="000C6339"/>
    <w:rsid w:val="000D085A"/>
    <w:rsid w:val="000D1CCF"/>
    <w:rsid w:val="000D312A"/>
    <w:rsid w:val="000D36BF"/>
    <w:rsid w:val="000D57D6"/>
    <w:rsid w:val="000D5A06"/>
    <w:rsid w:val="000D5D13"/>
    <w:rsid w:val="000D67F9"/>
    <w:rsid w:val="000D6872"/>
    <w:rsid w:val="000D746E"/>
    <w:rsid w:val="000D7829"/>
    <w:rsid w:val="000D787A"/>
    <w:rsid w:val="000E065B"/>
    <w:rsid w:val="000E3632"/>
    <w:rsid w:val="000E3F31"/>
    <w:rsid w:val="000E439D"/>
    <w:rsid w:val="000E4D6D"/>
    <w:rsid w:val="000E52F2"/>
    <w:rsid w:val="000E5DBD"/>
    <w:rsid w:val="000F1992"/>
    <w:rsid w:val="000F3D3B"/>
    <w:rsid w:val="000F3EFD"/>
    <w:rsid w:val="000F79D4"/>
    <w:rsid w:val="00102BB2"/>
    <w:rsid w:val="00104E5F"/>
    <w:rsid w:val="001054E7"/>
    <w:rsid w:val="001112C4"/>
    <w:rsid w:val="00111B1D"/>
    <w:rsid w:val="00112DF2"/>
    <w:rsid w:val="0011678F"/>
    <w:rsid w:val="001171AA"/>
    <w:rsid w:val="00123843"/>
    <w:rsid w:val="0012523E"/>
    <w:rsid w:val="00125320"/>
    <w:rsid w:val="00125484"/>
    <w:rsid w:val="00126E95"/>
    <w:rsid w:val="00127EB2"/>
    <w:rsid w:val="00130566"/>
    <w:rsid w:val="00131814"/>
    <w:rsid w:val="0013354E"/>
    <w:rsid w:val="00133EBE"/>
    <w:rsid w:val="00134EF0"/>
    <w:rsid w:val="00135A02"/>
    <w:rsid w:val="00135A7C"/>
    <w:rsid w:val="00137E64"/>
    <w:rsid w:val="00140913"/>
    <w:rsid w:val="00141E1E"/>
    <w:rsid w:val="00141EBD"/>
    <w:rsid w:val="001424DD"/>
    <w:rsid w:val="00144CD4"/>
    <w:rsid w:val="00145382"/>
    <w:rsid w:val="0014628C"/>
    <w:rsid w:val="00146BF3"/>
    <w:rsid w:val="0015109D"/>
    <w:rsid w:val="001536C8"/>
    <w:rsid w:val="00155A63"/>
    <w:rsid w:val="001573F1"/>
    <w:rsid w:val="00157667"/>
    <w:rsid w:val="00164926"/>
    <w:rsid w:val="00165129"/>
    <w:rsid w:val="00167526"/>
    <w:rsid w:val="00170811"/>
    <w:rsid w:val="00171AEC"/>
    <w:rsid w:val="0017239A"/>
    <w:rsid w:val="00172744"/>
    <w:rsid w:val="00173172"/>
    <w:rsid w:val="00173B9D"/>
    <w:rsid w:val="00176C38"/>
    <w:rsid w:val="00176E2A"/>
    <w:rsid w:val="001779FA"/>
    <w:rsid w:val="00183244"/>
    <w:rsid w:val="001834DE"/>
    <w:rsid w:val="00183D3D"/>
    <w:rsid w:val="00184612"/>
    <w:rsid w:val="0018476A"/>
    <w:rsid w:val="00184CAE"/>
    <w:rsid w:val="00185E65"/>
    <w:rsid w:val="00190491"/>
    <w:rsid w:val="0019074B"/>
    <w:rsid w:val="0019225C"/>
    <w:rsid w:val="00192C29"/>
    <w:rsid w:val="00193ACF"/>
    <w:rsid w:val="00194624"/>
    <w:rsid w:val="001953D2"/>
    <w:rsid w:val="001956CF"/>
    <w:rsid w:val="001A0987"/>
    <w:rsid w:val="001A438C"/>
    <w:rsid w:val="001A4653"/>
    <w:rsid w:val="001A5C74"/>
    <w:rsid w:val="001A636D"/>
    <w:rsid w:val="001B1224"/>
    <w:rsid w:val="001C1AF3"/>
    <w:rsid w:val="001C1E3F"/>
    <w:rsid w:val="001C31C1"/>
    <w:rsid w:val="001C46A1"/>
    <w:rsid w:val="001C4872"/>
    <w:rsid w:val="001C6DBF"/>
    <w:rsid w:val="001C7288"/>
    <w:rsid w:val="001D4068"/>
    <w:rsid w:val="001D4CDF"/>
    <w:rsid w:val="001D5511"/>
    <w:rsid w:val="001E4196"/>
    <w:rsid w:val="001E69BC"/>
    <w:rsid w:val="001F0363"/>
    <w:rsid w:val="001F07A9"/>
    <w:rsid w:val="001F0CD6"/>
    <w:rsid w:val="001F1EA8"/>
    <w:rsid w:val="001F29F7"/>
    <w:rsid w:val="001F383B"/>
    <w:rsid w:val="001F53AD"/>
    <w:rsid w:val="002007E6"/>
    <w:rsid w:val="00201BF3"/>
    <w:rsid w:val="00201D39"/>
    <w:rsid w:val="002025E2"/>
    <w:rsid w:val="00203BBE"/>
    <w:rsid w:val="00204DFF"/>
    <w:rsid w:val="00204E68"/>
    <w:rsid w:val="002054F3"/>
    <w:rsid w:val="00207840"/>
    <w:rsid w:val="00210A59"/>
    <w:rsid w:val="00211AA2"/>
    <w:rsid w:val="002127A5"/>
    <w:rsid w:val="00213940"/>
    <w:rsid w:val="002143DA"/>
    <w:rsid w:val="00214FDC"/>
    <w:rsid w:val="00216BA9"/>
    <w:rsid w:val="0022286A"/>
    <w:rsid w:val="00222CC5"/>
    <w:rsid w:val="00222FCC"/>
    <w:rsid w:val="002259EC"/>
    <w:rsid w:val="00225D7A"/>
    <w:rsid w:val="002278E1"/>
    <w:rsid w:val="00227A75"/>
    <w:rsid w:val="0023720E"/>
    <w:rsid w:val="00237443"/>
    <w:rsid w:val="002415AE"/>
    <w:rsid w:val="00242305"/>
    <w:rsid w:val="00242E98"/>
    <w:rsid w:val="00243E9F"/>
    <w:rsid w:val="00245AC6"/>
    <w:rsid w:val="0024655D"/>
    <w:rsid w:val="00247C42"/>
    <w:rsid w:val="00250E03"/>
    <w:rsid w:val="00252146"/>
    <w:rsid w:val="0025318F"/>
    <w:rsid w:val="002531D3"/>
    <w:rsid w:val="00254FA4"/>
    <w:rsid w:val="002558AB"/>
    <w:rsid w:val="00262F33"/>
    <w:rsid w:val="00264B34"/>
    <w:rsid w:val="0026550F"/>
    <w:rsid w:val="00265F63"/>
    <w:rsid w:val="00265F99"/>
    <w:rsid w:val="0026606E"/>
    <w:rsid w:val="00273EAF"/>
    <w:rsid w:val="0027521D"/>
    <w:rsid w:val="0027628F"/>
    <w:rsid w:val="002772FD"/>
    <w:rsid w:val="00277CE2"/>
    <w:rsid w:val="00277EB3"/>
    <w:rsid w:val="00280039"/>
    <w:rsid w:val="00281EBE"/>
    <w:rsid w:val="00282088"/>
    <w:rsid w:val="0028443D"/>
    <w:rsid w:val="002849CB"/>
    <w:rsid w:val="002854AB"/>
    <w:rsid w:val="00286316"/>
    <w:rsid w:val="00286655"/>
    <w:rsid w:val="00286D8F"/>
    <w:rsid w:val="002879F5"/>
    <w:rsid w:val="0029033F"/>
    <w:rsid w:val="002932DD"/>
    <w:rsid w:val="002965A3"/>
    <w:rsid w:val="002971A9"/>
    <w:rsid w:val="00297242"/>
    <w:rsid w:val="00297CDE"/>
    <w:rsid w:val="00297E4C"/>
    <w:rsid w:val="002A2B53"/>
    <w:rsid w:val="002A51D4"/>
    <w:rsid w:val="002B186A"/>
    <w:rsid w:val="002B3D43"/>
    <w:rsid w:val="002B3F70"/>
    <w:rsid w:val="002B445E"/>
    <w:rsid w:val="002B4656"/>
    <w:rsid w:val="002B6EF0"/>
    <w:rsid w:val="002B707A"/>
    <w:rsid w:val="002C06AC"/>
    <w:rsid w:val="002C0CAE"/>
    <w:rsid w:val="002C1E70"/>
    <w:rsid w:val="002C237B"/>
    <w:rsid w:val="002C3EB0"/>
    <w:rsid w:val="002C4607"/>
    <w:rsid w:val="002C695B"/>
    <w:rsid w:val="002D31FC"/>
    <w:rsid w:val="002D3605"/>
    <w:rsid w:val="002D3B1C"/>
    <w:rsid w:val="002D564C"/>
    <w:rsid w:val="002D5BAA"/>
    <w:rsid w:val="002D5D1D"/>
    <w:rsid w:val="002D7766"/>
    <w:rsid w:val="002D78ED"/>
    <w:rsid w:val="002E109D"/>
    <w:rsid w:val="002E37AC"/>
    <w:rsid w:val="002E3B80"/>
    <w:rsid w:val="002E40F1"/>
    <w:rsid w:val="002E49E2"/>
    <w:rsid w:val="002E5458"/>
    <w:rsid w:val="002E571A"/>
    <w:rsid w:val="002E777D"/>
    <w:rsid w:val="002E7CE9"/>
    <w:rsid w:val="002F6CDB"/>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D0B"/>
    <w:rsid w:val="0033602B"/>
    <w:rsid w:val="00336C14"/>
    <w:rsid w:val="0034196A"/>
    <w:rsid w:val="00341A23"/>
    <w:rsid w:val="0034353C"/>
    <w:rsid w:val="003439A9"/>
    <w:rsid w:val="00344B5A"/>
    <w:rsid w:val="00350097"/>
    <w:rsid w:val="00350CA8"/>
    <w:rsid w:val="00351A59"/>
    <w:rsid w:val="0035400A"/>
    <w:rsid w:val="00354F22"/>
    <w:rsid w:val="00355164"/>
    <w:rsid w:val="003556A7"/>
    <w:rsid w:val="0035619C"/>
    <w:rsid w:val="00365A6A"/>
    <w:rsid w:val="00366399"/>
    <w:rsid w:val="003701F3"/>
    <w:rsid w:val="00372F3C"/>
    <w:rsid w:val="003735E7"/>
    <w:rsid w:val="0037406C"/>
    <w:rsid w:val="00375C21"/>
    <w:rsid w:val="00380E1C"/>
    <w:rsid w:val="0038115F"/>
    <w:rsid w:val="00382382"/>
    <w:rsid w:val="003847F7"/>
    <w:rsid w:val="00390880"/>
    <w:rsid w:val="003914F2"/>
    <w:rsid w:val="00391777"/>
    <w:rsid w:val="00393B6F"/>
    <w:rsid w:val="00395C16"/>
    <w:rsid w:val="00395D17"/>
    <w:rsid w:val="003A234C"/>
    <w:rsid w:val="003A2C1E"/>
    <w:rsid w:val="003A3194"/>
    <w:rsid w:val="003A320F"/>
    <w:rsid w:val="003A5964"/>
    <w:rsid w:val="003A67FB"/>
    <w:rsid w:val="003B008E"/>
    <w:rsid w:val="003B0E0C"/>
    <w:rsid w:val="003B2987"/>
    <w:rsid w:val="003B2B04"/>
    <w:rsid w:val="003B4140"/>
    <w:rsid w:val="003B613B"/>
    <w:rsid w:val="003B6CB9"/>
    <w:rsid w:val="003B7F0D"/>
    <w:rsid w:val="003C05EC"/>
    <w:rsid w:val="003C3BF6"/>
    <w:rsid w:val="003C4C65"/>
    <w:rsid w:val="003C50B8"/>
    <w:rsid w:val="003C5F3F"/>
    <w:rsid w:val="003C6A65"/>
    <w:rsid w:val="003C6BD5"/>
    <w:rsid w:val="003D5997"/>
    <w:rsid w:val="003D5FB6"/>
    <w:rsid w:val="003D6156"/>
    <w:rsid w:val="003E0C7E"/>
    <w:rsid w:val="003E1FCC"/>
    <w:rsid w:val="003E2639"/>
    <w:rsid w:val="003E40E6"/>
    <w:rsid w:val="003E7B68"/>
    <w:rsid w:val="003F06BA"/>
    <w:rsid w:val="003F15AC"/>
    <w:rsid w:val="003F1D81"/>
    <w:rsid w:val="003F2D17"/>
    <w:rsid w:val="003F3CA9"/>
    <w:rsid w:val="003F42D5"/>
    <w:rsid w:val="003F4365"/>
    <w:rsid w:val="003F609E"/>
    <w:rsid w:val="00403D51"/>
    <w:rsid w:val="004044EB"/>
    <w:rsid w:val="00404FB2"/>
    <w:rsid w:val="004107E0"/>
    <w:rsid w:val="004109C3"/>
    <w:rsid w:val="004112D5"/>
    <w:rsid w:val="00411BF7"/>
    <w:rsid w:val="00413593"/>
    <w:rsid w:val="004141BA"/>
    <w:rsid w:val="00414383"/>
    <w:rsid w:val="00414D16"/>
    <w:rsid w:val="00415AA3"/>
    <w:rsid w:val="004225DC"/>
    <w:rsid w:val="00423504"/>
    <w:rsid w:val="00423A50"/>
    <w:rsid w:val="004254F0"/>
    <w:rsid w:val="004261D1"/>
    <w:rsid w:val="00426555"/>
    <w:rsid w:val="004266B7"/>
    <w:rsid w:val="004274E1"/>
    <w:rsid w:val="004321C6"/>
    <w:rsid w:val="00432BC6"/>
    <w:rsid w:val="004350B8"/>
    <w:rsid w:val="00436FE3"/>
    <w:rsid w:val="0044359A"/>
    <w:rsid w:val="00446923"/>
    <w:rsid w:val="004469B5"/>
    <w:rsid w:val="00447200"/>
    <w:rsid w:val="00447B6C"/>
    <w:rsid w:val="00451C5F"/>
    <w:rsid w:val="00452D8C"/>
    <w:rsid w:val="00453929"/>
    <w:rsid w:val="00454610"/>
    <w:rsid w:val="00455D93"/>
    <w:rsid w:val="004601BD"/>
    <w:rsid w:val="00460506"/>
    <w:rsid w:val="0046208F"/>
    <w:rsid w:val="00464A69"/>
    <w:rsid w:val="004679A1"/>
    <w:rsid w:val="0047119E"/>
    <w:rsid w:val="0047157E"/>
    <w:rsid w:val="00471B9E"/>
    <w:rsid w:val="004735EF"/>
    <w:rsid w:val="00473688"/>
    <w:rsid w:val="00475AA3"/>
    <w:rsid w:val="00475E43"/>
    <w:rsid w:val="00480A06"/>
    <w:rsid w:val="00484145"/>
    <w:rsid w:val="004847F1"/>
    <w:rsid w:val="00484EF4"/>
    <w:rsid w:val="004866D8"/>
    <w:rsid w:val="004874D5"/>
    <w:rsid w:val="004900F4"/>
    <w:rsid w:val="004905CE"/>
    <w:rsid w:val="00490A61"/>
    <w:rsid w:val="00491922"/>
    <w:rsid w:val="00492879"/>
    <w:rsid w:val="00493623"/>
    <w:rsid w:val="00493ED2"/>
    <w:rsid w:val="00494518"/>
    <w:rsid w:val="004947AD"/>
    <w:rsid w:val="00494A25"/>
    <w:rsid w:val="00494B55"/>
    <w:rsid w:val="00496637"/>
    <w:rsid w:val="004A0E4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8E0"/>
    <w:rsid w:val="004C6FCB"/>
    <w:rsid w:val="004C7C12"/>
    <w:rsid w:val="004C7C95"/>
    <w:rsid w:val="004C7E2D"/>
    <w:rsid w:val="004D0610"/>
    <w:rsid w:val="004D079F"/>
    <w:rsid w:val="004D3626"/>
    <w:rsid w:val="004D3BC8"/>
    <w:rsid w:val="004D41BE"/>
    <w:rsid w:val="004D5725"/>
    <w:rsid w:val="004D5959"/>
    <w:rsid w:val="004D66A0"/>
    <w:rsid w:val="004D7D04"/>
    <w:rsid w:val="004E0C5A"/>
    <w:rsid w:val="004E13CE"/>
    <w:rsid w:val="004E53D6"/>
    <w:rsid w:val="004E5638"/>
    <w:rsid w:val="004E6934"/>
    <w:rsid w:val="004E6DE4"/>
    <w:rsid w:val="004E729E"/>
    <w:rsid w:val="004F00C7"/>
    <w:rsid w:val="004F09CC"/>
    <w:rsid w:val="004F107C"/>
    <w:rsid w:val="004F2197"/>
    <w:rsid w:val="004F290B"/>
    <w:rsid w:val="004F3096"/>
    <w:rsid w:val="004F38B3"/>
    <w:rsid w:val="004F4D9C"/>
    <w:rsid w:val="004F4FCF"/>
    <w:rsid w:val="004F54A7"/>
    <w:rsid w:val="004F5E42"/>
    <w:rsid w:val="00500B50"/>
    <w:rsid w:val="00502EAE"/>
    <w:rsid w:val="00503F1C"/>
    <w:rsid w:val="005059E4"/>
    <w:rsid w:val="00505A32"/>
    <w:rsid w:val="0050603C"/>
    <w:rsid w:val="005071F0"/>
    <w:rsid w:val="00507FE7"/>
    <w:rsid w:val="005105C7"/>
    <w:rsid w:val="005160AC"/>
    <w:rsid w:val="00517859"/>
    <w:rsid w:val="00520545"/>
    <w:rsid w:val="00521E05"/>
    <w:rsid w:val="00522B36"/>
    <w:rsid w:val="005231CE"/>
    <w:rsid w:val="00523FFB"/>
    <w:rsid w:val="005249CF"/>
    <w:rsid w:val="005259BC"/>
    <w:rsid w:val="00525DFD"/>
    <w:rsid w:val="00531A26"/>
    <w:rsid w:val="005359AB"/>
    <w:rsid w:val="0053678C"/>
    <w:rsid w:val="00542356"/>
    <w:rsid w:val="00544411"/>
    <w:rsid w:val="00545013"/>
    <w:rsid w:val="0054589D"/>
    <w:rsid w:val="00545D4B"/>
    <w:rsid w:val="00545E1E"/>
    <w:rsid w:val="00546FC3"/>
    <w:rsid w:val="00547019"/>
    <w:rsid w:val="00547247"/>
    <w:rsid w:val="00552762"/>
    <w:rsid w:val="0055288A"/>
    <w:rsid w:val="00552DB0"/>
    <w:rsid w:val="00556D39"/>
    <w:rsid w:val="005573B7"/>
    <w:rsid w:val="00557FF8"/>
    <w:rsid w:val="00560475"/>
    <w:rsid w:val="00560574"/>
    <w:rsid w:val="005609C6"/>
    <w:rsid w:val="00561EDD"/>
    <w:rsid w:val="005640A5"/>
    <w:rsid w:val="005643B2"/>
    <w:rsid w:val="0056488D"/>
    <w:rsid w:val="005669F7"/>
    <w:rsid w:val="00566F12"/>
    <w:rsid w:val="0056775E"/>
    <w:rsid w:val="00567C5A"/>
    <w:rsid w:val="00570996"/>
    <w:rsid w:val="00570C4C"/>
    <w:rsid w:val="00572793"/>
    <w:rsid w:val="005728A4"/>
    <w:rsid w:val="00572E02"/>
    <w:rsid w:val="005756DF"/>
    <w:rsid w:val="00576D78"/>
    <w:rsid w:val="005806DE"/>
    <w:rsid w:val="00581872"/>
    <w:rsid w:val="00583863"/>
    <w:rsid w:val="0058429C"/>
    <w:rsid w:val="005853D2"/>
    <w:rsid w:val="00586BC0"/>
    <w:rsid w:val="00591AC7"/>
    <w:rsid w:val="00592145"/>
    <w:rsid w:val="0059236A"/>
    <w:rsid w:val="005932D2"/>
    <w:rsid w:val="00593494"/>
    <w:rsid w:val="005936B8"/>
    <w:rsid w:val="00593F52"/>
    <w:rsid w:val="0059430B"/>
    <w:rsid w:val="00594D3D"/>
    <w:rsid w:val="0059736F"/>
    <w:rsid w:val="005A133D"/>
    <w:rsid w:val="005A2F82"/>
    <w:rsid w:val="005A340E"/>
    <w:rsid w:val="005A3989"/>
    <w:rsid w:val="005A3D97"/>
    <w:rsid w:val="005A3EB7"/>
    <w:rsid w:val="005A40A0"/>
    <w:rsid w:val="005A4574"/>
    <w:rsid w:val="005A46C1"/>
    <w:rsid w:val="005A47D2"/>
    <w:rsid w:val="005A5BF9"/>
    <w:rsid w:val="005A66B0"/>
    <w:rsid w:val="005A6E7E"/>
    <w:rsid w:val="005B45D9"/>
    <w:rsid w:val="005B6579"/>
    <w:rsid w:val="005B7A3B"/>
    <w:rsid w:val="005C0B00"/>
    <w:rsid w:val="005C122D"/>
    <w:rsid w:val="005C125F"/>
    <w:rsid w:val="005C12C2"/>
    <w:rsid w:val="005C3805"/>
    <w:rsid w:val="005C4185"/>
    <w:rsid w:val="005C5260"/>
    <w:rsid w:val="005C5FB1"/>
    <w:rsid w:val="005C6B07"/>
    <w:rsid w:val="005C71A9"/>
    <w:rsid w:val="005D33B1"/>
    <w:rsid w:val="005D3DCF"/>
    <w:rsid w:val="005D6141"/>
    <w:rsid w:val="005D6ECF"/>
    <w:rsid w:val="005D72A5"/>
    <w:rsid w:val="005D757A"/>
    <w:rsid w:val="005D762B"/>
    <w:rsid w:val="005E0C9F"/>
    <w:rsid w:val="005E147B"/>
    <w:rsid w:val="005E23AB"/>
    <w:rsid w:val="005E3584"/>
    <w:rsid w:val="005E3D76"/>
    <w:rsid w:val="005E4100"/>
    <w:rsid w:val="005E450C"/>
    <w:rsid w:val="005E4DB4"/>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C37"/>
    <w:rsid w:val="006213E4"/>
    <w:rsid w:val="0062216C"/>
    <w:rsid w:val="00622399"/>
    <w:rsid w:val="00622560"/>
    <w:rsid w:val="00622C30"/>
    <w:rsid w:val="00623860"/>
    <w:rsid w:val="00623964"/>
    <w:rsid w:val="00623F00"/>
    <w:rsid w:val="006266FF"/>
    <w:rsid w:val="00632C8F"/>
    <w:rsid w:val="0063523E"/>
    <w:rsid w:val="006414FF"/>
    <w:rsid w:val="00644189"/>
    <w:rsid w:val="0064466E"/>
    <w:rsid w:val="00645478"/>
    <w:rsid w:val="00645ED3"/>
    <w:rsid w:val="00646CE8"/>
    <w:rsid w:val="006472A4"/>
    <w:rsid w:val="00647D4C"/>
    <w:rsid w:val="00650EDC"/>
    <w:rsid w:val="0065293C"/>
    <w:rsid w:val="00653305"/>
    <w:rsid w:val="006539C0"/>
    <w:rsid w:val="00653D95"/>
    <w:rsid w:val="00656580"/>
    <w:rsid w:val="00657BE7"/>
    <w:rsid w:val="00657D6C"/>
    <w:rsid w:val="0066185F"/>
    <w:rsid w:val="006620CE"/>
    <w:rsid w:val="00663608"/>
    <w:rsid w:val="006663C1"/>
    <w:rsid w:val="006673A2"/>
    <w:rsid w:val="00670AC9"/>
    <w:rsid w:val="00670D02"/>
    <w:rsid w:val="006722B3"/>
    <w:rsid w:val="00672344"/>
    <w:rsid w:val="00680274"/>
    <w:rsid w:val="0068214C"/>
    <w:rsid w:val="00682184"/>
    <w:rsid w:val="00682285"/>
    <w:rsid w:val="00684258"/>
    <w:rsid w:val="00684274"/>
    <w:rsid w:val="00684BB8"/>
    <w:rsid w:val="00691EA3"/>
    <w:rsid w:val="006927BD"/>
    <w:rsid w:val="00693D15"/>
    <w:rsid w:val="00694F3A"/>
    <w:rsid w:val="006959F9"/>
    <w:rsid w:val="00696CDE"/>
    <w:rsid w:val="00697774"/>
    <w:rsid w:val="00697D6F"/>
    <w:rsid w:val="006A1185"/>
    <w:rsid w:val="006A26A7"/>
    <w:rsid w:val="006A3680"/>
    <w:rsid w:val="006A430B"/>
    <w:rsid w:val="006A4A32"/>
    <w:rsid w:val="006A5F1E"/>
    <w:rsid w:val="006A6A08"/>
    <w:rsid w:val="006A70FD"/>
    <w:rsid w:val="006A74AF"/>
    <w:rsid w:val="006B07BC"/>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E6F25"/>
    <w:rsid w:val="006F24FD"/>
    <w:rsid w:val="006F67E5"/>
    <w:rsid w:val="0070043A"/>
    <w:rsid w:val="00700D4B"/>
    <w:rsid w:val="0070150B"/>
    <w:rsid w:val="00703E97"/>
    <w:rsid w:val="00704A6E"/>
    <w:rsid w:val="00704FA9"/>
    <w:rsid w:val="00705183"/>
    <w:rsid w:val="007066C4"/>
    <w:rsid w:val="00707621"/>
    <w:rsid w:val="00710333"/>
    <w:rsid w:val="00710638"/>
    <w:rsid w:val="00712EF9"/>
    <w:rsid w:val="00712FAA"/>
    <w:rsid w:val="007159C5"/>
    <w:rsid w:val="0071673A"/>
    <w:rsid w:val="00717324"/>
    <w:rsid w:val="00717777"/>
    <w:rsid w:val="00723B2C"/>
    <w:rsid w:val="00724357"/>
    <w:rsid w:val="00724DDB"/>
    <w:rsid w:val="0072575F"/>
    <w:rsid w:val="00726B02"/>
    <w:rsid w:val="00726CD4"/>
    <w:rsid w:val="00727D5F"/>
    <w:rsid w:val="00732763"/>
    <w:rsid w:val="00732C43"/>
    <w:rsid w:val="00733D59"/>
    <w:rsid w:val="0073448C"/>
    <w:rsid w:val="00741113"/>
    <w:rsid w:val="00742877"/>
    <w:rsid w:val="007449D4"/>
    <w:rsid w:val="00745A42"/>
    <w:rsid w:val="00750F57"/>
    <w:rsid w:val="00751482"/>
    <w:rsid w:val="007523FD"/>
    <w:rsid w:val="00752EA7"/>
    <w:rsid w:val="00753083"/>
    <w:rsid w:val="007553EF"/>
    <w:rsid w:val="007569C1"/>
    <w:rsid w:val="00760ABB"/>
    <w:rsid w:val="007629C6"/>
    <w:rsid w:val="00762C11"/>
    <w:rsid w:val="0076561C"/>
    <w:rsid w:val="0076658A"/>
    <w:rsid w:val="00770789"/>
    <w:rsid w:val="00776DE7"/>
    <w:rsid w:val="007778D7"/>
    <w:rsid w:val="0078079D"/>
    <w:rsid w:val="00781325"/>
    <w:rsid w:val="00783B83"/>
    <w:rsid w:val="00786A57"/>
    <w:rsid w:val="00787973"/>
    <w:rsid w:val="00787A91"/>
    <w:rsid w:val="007938BF"/>
    <w:rsid w:val="0079587A"/>
    <w:rsid w:val="00795F0F"/>
    <w:rsid w:val="007A18DA"/>
    <w:rsid w:val="007A1BA2"/>
    <w:rsid w:val="007A1D62"/>
    <w:rsid w:val="007A1EF6"/>
    <w:rsid w:val="007A25EF"/>
    <w:rsid w:val="007A2C4F"/>
    <w:rsid w:val="007A2CF7"/>
    <w:rsid w:val="007A3E62"/>
    <w:rsid w:val="007A432D"/>
    <w:rsid w:val="007A6409"/>
    <w:rsid w:val="007A6C08"/>
    <w:rsid w:val="007A7DDE"/>
    <w:rsid w:val="007B3A76"/>
    <w:rsid w:val="007B4481"/>
    <w:rsid w:val="007B53C5"/>
    <w:rsid w:val="007B6237"/>
    <w:rsid w:val="007B7750"/>
    <w:rsid w:val="007B795F"/>
    <w:rsid w:val="007C0D48"/>
    <w:rsid w:val="007C1D7E"/>
    <w:rsid w:val="007C3902"/>
    <w:rsid w:val="007C60A1"/>
    <w:rsid w:val="007C64B2"/>
    <w:rsid w:val="007C6D4C"/>
    <w:rsid w:val="007C7B7E"/>
    <w:rsid w:val="007D2549"/>
    <w:rsid w:val="007D2969"/>
    <w:rsid w:val="007D3D24"/>
    <w:rsid w:val="007D4C8B"/>
    <w:rsid w:val="007D53BA"/>
    <w:rsid w:val="007D5447"/>
    <w:rsid w:val="007D7695"/>
    <w:rsid w:val="007D77AB"/>
    <w:rsid w:val="007D780C"/>
    <w:rsid w:val="007E0718"/>
    <w:rsid w:val="007E1648"/>
    <w:rsid w:val="007E200B"/>
    <w:rsid w:val="007E3440"/>
    <w:rsid w:val="007E4A96"/>
    <w:rsid w:val="007E5C2F"/>
    <w:rsid w:val="007E6443"/>
    <w:rsid w:val="007F0849"/>
    <w:rsid w:val="007F0F12"/>
    <w:rsid w:val="007F1AE8"/>
    <w:rsid w:val="007F30BC"/>
    <w:rsid w:val="007F44F4"/>
    <w:rsid w:val="007F460C"/>
    <w:rsid w:val="007F5001"/>
    <w:rsid w:val="007F52CB"/>
    <w:rsid w:val="007F6CDF"/>
    <w:rsid w:val="008014A2"/>
    <w:rsid w:val="008037A2"/>
    <w:rsid w:val="008040CD"/>
    <w:rsid w:val="00805057"/>
    <w:rsid w:val="00810295"/>
    <w:rsid w:val="00811F18"/>
    <w:rsid w:val="00814F9C"/>
    <w:rsid w:val="008154C4"/>
    <w:rsid w:val="008166E0"/>
    <w:rsid w:val="008215F4"/>
    <w:rsid w:val="00821AD5"/>
    <w:rsid w:val="008238D0"/>
    <w:rsid w:val="008240C8"/>
    <w:rsid w:val="00825960"/>
    <w:rsid w:val="00827C49"/>
    <w:rsid w:val="00830CA7"/>
    <w:rsid w:val="00832016"/>
    <w:rsid w:val="00832349"/>
    <w:rsid w:val="00832C0F"/>
    <w:rsid w:val="00833D21"/>
    <w:rsid w:val="0083409B"/>
    <w:rsid w:val="0083437A"/>
    <w:rsid w:val="00835687"/>
    <w:rsid w:val="008368DB"/>
    <w:rsid w:val="008370F7"/>
    <w:rsid w:val="008376C7"/>
    <w:rsid w:val="00840B3C"/>
    <w:rsid w:val="008453BD"/>
    <w:rsid w:val="00845966"/>
    <w:rsid w:val="00851D2A"/>
    <w:rsid w:val="008522B4"/>
    <w:rsid w:val="00852BC4"/>
    <w:rsid w:val="00852F8A"/>
    <w:rsid w:val="00855E8C"/>
    <w:rsid w:val="008568CC"/>
    <w:rsid w:val="008573ED"/>
    <w:rsid w:val="00857B5D"/>
    <w:rsid w:val="00861332"/>
    <w:rsid w:val="008635AD"/>
    <w:rsid w:val="00865416"/>
    <w:rsid w:val="00866054"/>
    <w:rsid w:val="00870BCE"/>
    <w:rsid w:val="00871A26"/>
    <w:rsid w:val="00872D10"/>
    <w:rsid w:val="00875161"/>
    <w:rsid w:val="00881C19"/>
    <w:rsid w:val="008838C4"/>
    <w:rsid w:val="00884E95"/>
    <w:rsid w:val="00885499"/>
    <w:rsid w:val="00885CB3"/>
    <w:rsid w:val="008860A8"/>
    <w:rsid w:val="00886BFF"/>
    <w:rsid w:val="00887277"/>
    <w:rsid w:val="00891CAE"/>
    <w:rsid w:val="00892125"/>
    <w:rsid w:val="00893489"/>
    <w:rsid w:val="00893ABB"/>
    <w:rsid w:val="00894951"/>
    <w:rsid w:val="0089593E"/>
    <w:rsid w:val="00896090"/>
    <w:rsid w:val="008A1900"/>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F13"/>
    <w:rsid w:val="008C7A39"/>
    <w:rsid w:val="008D2027"/>
    <w:rsid w:val="008D3328"/>
    <w:rsid w:val="008D3DA7"/>
    <w:rsid w:val="008D4485"/>
    <w:rsid w:val="008D5092"/>
    <w:rsid w:val="008D6787"/>
    <w:rsid w:val="008D6BB1"/>
    <w:rsid w:val="008E0E0B"/>
    <w:rsid w:val="008E1AD0"/>
    <w:rsid w:val="008E1E6D"/>
    <w:rsid w:val="008E3B40"/>
    <w:rsid w:val="008E4990"/>
    <w:rsid w:val="008E636F"/>
    <w:rsid w:val="008E71B6"/>
    <w:rsid w:val="008F188E"/>
    <w:rsid w:val="008F1A1F"/>
    <w:rsid w:val="008F1EBD"/>
    <w:rsid w:val="008F2853"/>
    <w:rsid w:val="008F537B"/>
    <w:rsid w:val="008F5B7F"/>
    <w:rsid w:val="008F6AF2"/>
    <w:rsid w:val="008F7F68"/>
    <w:rsid w:val="00900400"/>
    <w:rsid w:val="009019E1"/>
    <w:rsid w:val="00902608"/>
    <w:rsid w:val="00902ED5"/>
    <w:rsid w:val="00903B92"/>
    <w:rsid w:val="00903CD7"/>
    <w:rsid w:val="00910466"/>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76"/>
    <w:rsid w:val="00943AE2"/>
    <w:rsid w:val="0094403D"/>
    <w:rsid w:val="00944CE0"/>
    <w:rsid w:val="00944D41"/>
    <w:rsid w:val="00946801"/>
    <w:rsid w:val="009468EE"/>
    <w:rsid w:val="009504D4"/>
    <w:rsid w:val="00950546"/>
    <w:rsid w:val="009512A9"/>
    <w:rsid w:val="009514A6"/>
    <w:rsid w:val="00952D1C"/>
    <w:rsid w:val="00952DD2"/>
    <w:rsid w:val="0095444B"/>
    <w:rsid w:val="0095467C"/>
    <w:rsid w:val="0095526A"/>
    <w:rsid w:val="00955C34"/>
    <w:rsid w:val="00961482"/>
    <w:rsid w:val="00961DB3"/>
    <w:rsid w:val="00963A7F"/>
    <w:rsid w:val="0096636C"/>
    <w:rsid w:val="00966394"/>
    <w:rsid w:val="009664C7"/>
    <w:rsid w:val="00970BE7"/>
    <w:rsid w:val="00972C62"/>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B7A"/>
    <w:rsid w:val="00996C61"/>
    <w:rsid w:val="009A0452"/>
    <w:rsid w:val="009A0489"/>
    <w:rsid w:val="009A052D"/>
    <w:rsid w:val="009A3F20"/>
    <w:rsid w:val="009A46B3"/>
    <w:rsid w:val="009A4DE5"/>
    <w:rsid w:val="009A51C1"/>
    <w:rsid w:val="009A5212"/>
    <w:rsid w:val="009A6897"/>
    <w:rsid w:val="009A7404"/>
    <w:rsid w:val="009B0795"/>
    <w:rsid w:val="009B1044"/>
    <w:rsid w:val="009B18FE"/>
    <w:rsid w:val="009B42D2"/>
    <w:rsid w:val="009B5F17"/>
    <w:rsid w:val="009B614C"/>
    <w:rsid w:val="009B69A4"/>
    <w:rsid w:val="009C0945"/>
    <w:rsid w:val="009C2C4A"/>
    <w:rsid w:val="009C429B"/>
    <w:rsid w:val="009C43F2"/>
    <w:rsid w:val="009C5239"/>
    <w:rsid w:val="009C6078"/>
    <w:rsid w:val="009C68CC"/>
    <w:rsid w:val="009C6C7C"/>
    <w:rsid w:val="009C76B8"/>
    <w:rsid w:val="009C7B6E"/>
    <w:rsid w:val="009D0103"/>
    <w:rsid w:val="009D077C"/>
    <w:rsid w:val="009D0D80"/>
    <w:rsid w:val="009D0D95"/>
    <w:rsid w:val="009D5334"/>
    <w:rsid w:val="009D539B"/>
    <w:rsid w:val="009D67A1"/>
    <w:rsid w:val="009D6AA8"/>
    <w:rsid w:val="009D75B5"/>
    <w:rsid w:val="009D7A33"/>
    <w:rsid w:val="009E0C9E"/>
    <w:rsid w:val="009E1A7A"/>
    <w:rsid w:val="009E208B"/>
    <w:rsid w:val="009E3B5C"/>
    <w:rsid w:val="009E5ED7"/>
    <w:rsid w:val="009E6162"/>
    <w:rsid w:val="009E79F1"/>
    <w:rsid w:val="009F05F7"/>
    <w:rsid w:val="009F0A46"/>
    <w:rsid w:val="009F12D6"/>
    <w:rsid w:val="009F6EB5"/>
    <w:rsid w:val="00A0149C"/>
    <w:rsid w:val="00A02EBB"/>
    <w:rsid w:val="00A05538"/>
    <w:rsid w:val="00A07141"/>
    <w:rsid w:val="00A11740"/>
    <w:rsid w:val="00A14037"/>
    <w:rsid w:val="00A15822"/>
    <w:rsid w:val="00A15A93"/>
    <w:rsid w:val="00A16BB9"/>
    <w:rsid w:val="00A175B5"/>
    <w:rsid w:val="00A17D6E"/>
    <w:rsid w:val="00A20B19"/>
    <w:rsid w:val="00A22518"/>
    <w:rsid w:val="00A23DB8"/>
    <w:rsid w:val="00A25D41"/>
    <w:rsid w:val="00A2658D"/>
    <w:rsid w:val="00A27E10"/>
    <w:rsid w:val="00A30D7F"/>
    <w:rsid w:val="00A322B2"/>
    <w:rsid w:val="00A32801"/>
    <w:rsid w:val="00A33232"/>
    <w:rsid w:val="00A34295"/>
    <w:rsid w:val="00A36F31"/>
    <w:rsid w:val="00A37F8F"/>
    <w:rsid w:val="00A422E8"/>
    <w:rsid w:val="00A46425"/>
    <w:rsid w:val="00A47632"/>
    <w:rsid w:val="00A50D42"/>
    <w:rsid w:val="00A51B7B"/>
    <w:rsid w:val="00A52F69"/>
    <w:rsid w:val="00A535F5"/>
    <w:rsid w:val="00A54358"/>
    <w:rsid w:val="00A55996"/>
    <w:rsid w:val="00A56413"/>
    <w:rsid w:val="00A62446"/>
    <w:rsid w:val="00A62DF7"/>
    <w:rsid w:val="00A64120"/>
    <w:rsid w:val="00A641C5"/>
    <w:rsid w:val="00A64CCD"/>
    <w:rsid w:val="00A66E4D"/>
    <w:rsid w:val="00A7032F"/>
    <w:rsid w:val="00A734E8"/>
    <w:rsid w:val="00A744D1"/>
    <w:rsid w:val="00A7520A"/>
    <w:rsid w:val="00A769E8"/>
    <w:rsid w:val="00A76E8E"/>
    <w:rsid w:val="00A7758D"/>
    <w:rsid w:val="00A80BAF"/>
    <w:rsid w:val="00A81C69"/>
    <w:rsid w:val="00A845B4"/>
    <w:rsid w:val="00A9057C"/>
    <w:rsid w:val="00A9058D"/>
    <w:rsid w:val="00A915B7"/>
    <w:rsid w:val="00A91CEA"/>
    <w:rsid w:val="00A91D22"/>
    <w:rsid w:val="00A9577C"/>
    <w:rsid w:val="00A95F54"/>
    <w:rsid w:val="00A960FF"/>
    <w:rsid w:val="00A964CA"/>
    <w:rsid w:val="00A977D9"/>
    <w:rsid w:val="00AA0A52"/>
    <w:rsid w:val="00AA0B44"/>
    <w:rsid w:val="00AA25F8"/>
    <w:rsid w:val="00AA2A92"/>
    <w:rsid w:val="00AA3F47"/>
    <w:rsid w:val="00AA43B0"/>
    <w:rsid w:val="00AA667F"/>
    <w:rsid w:val="00AA6D77"/>
    <w:rsid w:val="00AA73DE"/>
    <w:rsid w:val="00AB262E"/>
    <w:rsid w:val="00AB2E96"/>
    <w:rsid w:val="00AB3FC2"/>
    <w:rsid w:val="00AB572E"/>
    <w:rsid w:val="00AB5E05"/>
    <w:rsid w:val="00AB67D5"/>
    <w:rsid w:val="00AB764A"/>
    <w:rsid w:val="00AB7C21"/>
    <w:rsid w:val="00AB7D10"/>
    <w:rsid w:val="00AB7F34"/>
    <w:rsid w:val="00AC0443"/>
    <w:rsid w:val="00AC20F6"/>
    <w:rsid w:val="00AC3492"/>
    <w:rsid w:val="00AC39DE"/>
    <w:rsid w:val="00AC4300"/>
    <w:rsid w:val="00AC7C6F"/>
    <w:rsid w:val="00AD0542"/>
    <w:rsid w:val="00AD078A"/>
    <w:rsid w:val="00AD265F"/>
    <w:rsid w:val="00AD311D"/>
    <w:rsid w:val="00AD3234"/>
    <w:rsid w:val="00AD445B"/>
    <w:rsid w:val="00AD471A"/>
    <w:rsid w:val="00AD4C9E"/>
    <w:rsid w:val="00AD7622"/>
    <w:rsid w:val="00AD7F89"/>
    <w:rsid w:val="00AE027F"/>
    <w:rsid w:val="00AE0E09"/>
    <w:rsid w:val="00AE0F63"/>
    <w:rsid w:val="00AE3107"/>
    <w:rsid w:val="00AE73CB"/>
    <w:rsid w:val="00AF1C8C"/>
    <w:rsid w:val="00AF243C"/>
    <w:rsid w:val="00AF26BE"/>
    <w:rsid w:val="00AF2F72"/>
    <w:rsid w:val="00AF45D2"/>
    <w:rsid w:val="00AF64ED"/>
    <w:rsid w:val="00AF659E"/>
    <w:rsid w:val="00AF6CED"/>
    <w:rsid w:val="00B00DF5"/>
    <w:rsid w:val="00B01932"/>
    <w:rsid w:val="00B01A56"/>
    <w:rsid w:val="00B034DA"/>
    <w:rsid w:val="00B0405B"/>
    <w:rsid w:val="00B05277"/>
    <w:rsid w:val="00B057DB"/>
    <w:rsid w:val="00B061BE"/>
    <w:rsid w:val="00B06F0C"/>
    <w:rsid w:val="00B11E9D"/>
    <w:rsid w:val="00B14D73"/>
    <w:rsid w:val="00B15562"/>
    <w:rsid w:val="00B176F6"/>
    <w:rsid w:val="00B179E7"/>
    <w:rsid w:val="00B17F4C"/>
    <w:rsid w:val="00B17F53"/>
    <w:rsid w:val="00B22B44"/>
    <w:rsid w:val="00B2699B"/>
    <w:rsid w:val="00B2710A"/>
    <w:rsid w:val="00B27A09"/>
    <w:rsid w:val="00B27A8F"/>
    <w:rsid w:val="00B308A7"/>
    <w:rsid w:val="00B312B1"/>
    <w:rsid w:val="00B32BF7"/>
    <w:rsid w:val="00B40385"/>
    <w:rsid w:val="00B41957"/>
    <w:rsid w:val="00B42CA4"/>
    <w:rsid w:val="00B52550"/>
    <w:rsid w:val="00B531DE"/>
    <w:rsid w:val="00B53C55"/>
    <w:rsid w:val="00B55E59"/>
    <w:rsid w:val="00B56489"/>
    <w:rsid w:val="00B60B7F"/>
    <w:rsid w:val="00B65C0F"/>
    <w:rsid w:val="00B669A5"/>
    <w:rsid w:val="00B70E95"/>
    <w:rsid w:val="00B70F26"/>
    <w:rsid w:val="00B71191"/>
    <w:rsid w:val="00B72465"/>
    <w:rsid w:val="00B737F9"/>
    <w:rsid w:val="00B74F0B"/>
    <w:rsid w:val="00B757AF"/>
    <w:rsid w:val="00B75A5A"/>
    <w:rsid w:val="00B76150"/>
    <w:rsid w:val="00B77254"/>
    <w:rsid w:val="00B815A0"/>
    <w:rsid w:val="00B8418E"/>
    <w:rsid w:val="00B90433"/>
    <w:rsid w:val="00B909DF"/>
    <w:rsid w:val="00B919BD"/>
    <w:rsid w:val="00B92D95"/>
    <w:rsid w:val="00B94241"/>
    <w:rsid w:val="00BA1403"/>
    <w:rsid w:val="00BA205D"/>
    <w:rsid w:val="00BA281D"/>
    <w:rsid w:val="00BA5330"/>
    <w:rsid w:val="00BA648A"/>
    <w:rsid w:val="00BA7C0B"/>
    <w:rsid w:val="00BB0273"/>
    <w:rsid w:val="00BB13A1"/>
    <w:rsid w:val="00BB15FA"/>
    <w:rsid w:val="00BB19BA"/>
    <w:rsid w:val="00BB1F37"/>
    <w:rsid w:val="00BB3046"/>
    <w:rsid w:val="00BB4133"/>
    <w:rsid w:val="00BB4753"/>
    <w:rsid w:val="00BB4D81"/>
    <w:rsid w:val="00BB551A"/>
    <w:rsid w:val="00BB6110"/>
    <w:rsid w:val="00BB6340"/>
    <w:rsid w:val="00BB7CDF"/>
    <w:rsid w:val="00BC22A3"/>
    <w:rsid w:val="00BC3222"/>
    <w:rsid w:val="00BC3B49"/>
    <w:rsid w:val="00BC563E"/>
    <w:rsid w:val="00BC5D44"/>
    <w:rsid w:val="00BC6BE3"/>
    <w:rsid w:val="00BD18D1"/>
    <w:rsid w:val="00BD4281"/>
    <w:rsid w:val="00BD43C9"/>
    <w:rsid w:val="00BD4EED"/>
    <w:rsid w:val="00BE1909"/>
    <w:rsid w:val="00BE20F9"/>
    <w:rsid w:val="00BE3AE4"/>
    <w:rsid w:val="00BE3C72"/>
    <w:rsid w:val="00BE5AB7"/>
    <w:rsid w:val="00BE642C"/>
    <w:rsid w:val="00BF2B5C"/>
    <w:rsid w:val="00BF49BF"/>
    <w:rsid w:val="00BF587E"/>
    <w:rsid w:val="00BF6458"/>
    <w:rsid w:val="00BF6FD1"/>
    <w:rsid w:val="00C00521"/>
    <w:rsid w:val="00C00C54"/>
    <w:rsid w:val="00C00CF0"/>
    <w:rsid w:val="00C01930"/>
    <w:rsid w:val="00C01E3A"/>
    <w:rsid w:val="00C02B3C"/>
    <w:rsid w:val="00C02D3D"/>
    <w:rsid w:val="00C03CCF"/>
    <w:rsid w:val="00C047F9"/>
    <w:rsid w:val="00C0562C"/>
    <w:rsid w:val="00C06146"/>
    <w:rsid w:val="00C06ECC"/>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13D9"/>
    <w:rsid w:val="00C422F6"/>
    <w:rsid w:val="00C43AB3"/>
    <w:rsid w:val="00C44580"/>
    <w:rsid w:val="00C45125"/>
    <w:rsid w:val="00C45B47"/>
    <w:rsid w:val="00C460CC"/>
    <w:rsid w:val="00C46150"/>
    <w:rsid w:val="00C466A5"/>
    <w:rsid w:val="00C4689D"/>
    <w:rsid w:val="00C50F28"/>
    <w:rsid w:val="00C54BC9"/>
    <w:rsid w:val="00C552FA"/>
    <w:rsid w:val="00C55ACB"/>
    <w:rsid w:val="00C55E2B"/>
    <w:rsid w:val="00C57644"/>
    <w:rsid w:val="00C62E04"/>
    <w:rsid w:val="00C63C47"/>
    <w:rsid w:val="00C63EF0"/>
    <w:rsid w:val="00C67F02"/>
    <w:rsid w:val="00C731DB"/>
    <w:rsid w:val="00C7706C"/>
    <w:rsid w:val="00C771B8"/>
    <w:rsid w:val="00C779DF"/>
    <w:rsid w:val="00C77B2E"/>
    <w:rsid w:val="00C80196"/>
    <w:rsid w:val="00C80605"/>
    <w:rsid w:val="00C806F5"/>
    <w:rsid w:val="00C81F0A"/>
    <w:rsid w:val="00C82ACC"/>
    <w:rsid w:val="00C84026"/>
    <w:rsid w:val="00C84322"/>
    <w:rsid w:val="00C84471"/>
    <w:rsid w:val="00C863E3"/>
    <w:rsid w:val="00C86AC6"/>
    <w:rsid w:val="00C923B9"/>
    <w:rsid w:val="00C9375B"/>
    <w:rsid w:val="00C94EA4"/>
    <w:rsid w:val="00C95711"/>
    <w:rsid w:val="00C96436"/>
    <w:rsid w:val="00CA07DE"/>
    <w:rsid w:val="00CA0A32"/>
    <w:rsid w:val="00CA2295"/>
    <w:rsid w:val="00CA2EDD"/>
    <w:rsid w:val="00CA3C91"/>
    <w:rsid w:val="00CA3E64"/>
    <w:rsid w:val="00CA4380"/>
    <w:rsid w:val="00CA7A17"/>
    <w:rsid w:val="00CB022A"/>
    <w:rsid w:val="00CB04D5"/>
    <w:rsid w:val="00CB1C5F"/>
    <w:rsid w:val="00CB3979"/>
    <w:rsid w:val="00CB48CD"/>
    <w:rsid w:val="00CB578F"/>
    <w:rsid w:val="00CB6D67"/>
    <w:rsid w:val="00CB7A02"/>
    <w:rsid w:val="00CC1A04"/>
    <w:rsid w:val="00CC1A8E"/>
    <w:rsid w:val="00CC1ECE"/>
    <w:rsid w:val="00CC2295"/>
    <w:rsid w:val="00CC4257"/>
    <w:rsid w:val="00CC4C3D"/>
    <w:rsid w:val="00CC6638"/>
    <w:rsid w:val="00CC7D3D"/>
    <w:rsid w:val="00CD3418"/>
    <w:rsid w:val="00CD3572"/>
    <w:rsid w:val="00CD3A36"/>
    <w:rsid w:val="00CD3DB4"/>
    <w:rsid w:val="00CD50C2"/>
    <w:rsid w:val="00CD66D6"/>
    <w:rsid w:val="00CD718E"/>
    <w:rsid w:val="00CD778D"/>
    <w:rsid w:val="00CD789C"/>
    <w:rsid w:val="00CD79B4"/>
    <w:rsid w:val="00CE06BA"/>
    <w:rsid w:val="00CE0D56"/>
    <w:rsid w:val="00CE22C7"/>
    <w:rsid w:val="00CE30DF"/>
    <w:rsid w:val="00CE3FDA"/>
    <w:rsid w:val="00CE629C"/>
    <w:rsid w:val="00CE663A"/>
    <w:rsid w:val="00CF49AC"/>
    <w:rsid w:val="00CF740C"/>
    <w:rsid w:val="00D0158C"/>
    <w:rsid w:val="00D018F0"/>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7DAF"/>
    <w:rsid w:val="00D31630"/>
    <w:rsid w:val="00D3276B"/>
    <w:rsid w:val="00D32C0E"/>
    <w:rsid w:val="00D35BCA"/>
    <w:rsid w:val="00D37376"/>
    <w:rsid w:val="00D4040C"/>
    <w:rsid w:val="00D41508"/>
    <w:rsid w:val="00D4345E"/>
    <w:rsid w:val="00D43653"/>
    <w:rsid w:val="00D4371B"/>
    <w:rsid w:val="00D44A74"/>
    <w:rsid w:val="00D458E4"/>
    <w:rsid w:val="00D46099"/>
    <w:rsid w:val="00D46D4E"/>
    <w:rsid w:val="00D523BC"/>
    <w:rsid w:val="00D53257"/>
    <w:rsid w:val="00D5377F"/>
    <w:rsid w:val="00D539E1"/>
    <w:rsid w:val="00D53E12"/>
    <w:rsid w:val="00D54F4E"/>
    <w:rsid w:val="00D60430"/>
    <w:rsid w:val="00D60B49"/>
    <w:rsid w:val="00D61451"/>
    <w:rsid w:val="00D615FF"/>
    <w:rsid w:val="00D61A8E"/>
    <w:rsid w:val="00D61CBE"/>
    <w:rsid w:val="00D654A4"/>
    <w:rsid w:val="00D6654F"/>
    <w:rsid w:val="00D67035"/>
    <w:rsid w:val="00D704B0"/>
    <w:rsid w:val="00D708D9"/>
    <w:rsid w:val="00D70D6B"/>
    <w:rsid w:val="00D7169C"/>
    <w:rsid w:val="00D72A54"/>
    <w:rsid w:val="00D72F88"/>
    <w:rsid w:val="00D737C1"/>
    <w:rsid w:val="00D75DA9"/>
    <w:rsid w:val="00D76FC2"/>
    <w:rsid w:val="00D77D15"/>
    <w:rsid w:val="00D80080"/>
    <w:rsid w:val="00D81AB1"/>
    <w:rsid w:val="00D81CE6"/>
    <w:rsid w:val="00D81E01"/>
    <w:rsid w:val="00D84069"/>
    <w:rsid w:val="00D84472"/>
    <w:rsid w:val="00D87280"/>
    <w:rsid w:val="00D906CA"/>
    <w:rsid w:val="00D90D47"/>
    <w:rsid w:val="00D90DBB"/>
    <w:rsid w:val="00D91A1E"/>
    <w:rsid w:val="00D92DB3"/>
    <w:rsid w:val="00D9338A"/>
    <w:rsid w:val="00D93C7C"/>
    <w:rsid w:val="00D93F26"/>
    <w:rsid w:val="00D94B72"/>
    <w:rsid w:val="00D96BD7"/>
    <w:rsid w:val="00D96C87"/>
    <w:rsid w:val="00D97418"/>
    <w:rsid w:val="00D97CDE"/>
    <w:rsid w:val="00DA1206"/>
    <w:rsid w:val="00DA47FB"/>
    <w:rsid w:val="00DA563F"/>
    <w:rsid w:val="00DB0B4A"/>
    <w:rsid w:val="00DB24B8"/>
    <w:rsid w:val="00DB29FD"/>
    <w:rsid w:val="00DB3D21"/>
    <w:rsid w:val="00DB5FB6"/>
    <w:rsid w:val="00DB5FF9"/>
    <w:rsid w:val="00DB63A9"/>
    <w:rsid w:val="00DB73B7"/>
    <w:rsid w:val="00DB7E60"/>
    <w:rsid w:val="00DC17C7"/>
    <w:rsid w:val="00DC24C4"/>
    <w:rsid w:val="00DC44E7"/>
    <w:rsid w:val="00DC5A8F"/>
    <w:rsid w:val="00DC7471"/>
    <w:rsid w:val="00DD1512"/>
    <w:rsid w:val="00DD2061"/>
    <w:rsid w:val="00DD2859"/>
    <w:rsid w:val="00DD3D53"/>
    <w:rsid w:val="00DD750F"/>
    <w:rsid w:val="00DE12F7"/>
    <w:rsid w:val="00DE209A"/>
    <w:rsid w:val="00DE239A"/>
    <w:rsid w:val="00DE2803"/>
    <w:rsid w:val="00DE282B"/>
    <w:rsid w:val="00DE35B9"/>
    <w:rsid w:val="00DE4605"/>
    <w:rsid w:val="00DE4AC2"/>
    <w:rsid w:val="00DE5637"/>
    <w:rsid w:val="00DF0A56"/>
    <w:rsid w:val="00DF1C34"/>
    <w:rsid w:val="00DF2260"/>
    <w:rsid w:val="00DF32DE"/>
    <w:rsid w:val="00DF3F71"/>
    <w:rsid w:val="00DF6022"/>
    <w:rsid w:val="00DF68A2"/>
    <w:rsid w:val="00DF6E4C"/>
    <w:rsid w:val="00DF7522"/>
    <w:rsid w:val="00E00922"/>
    <w:rsid w:val="00E033B4"/>
    <w:rsid w:val="00E05439"/>
    <w:rsid w:val="00E06923"/>
    <w:rsid w:val="00E06B98"/>
    <w:rsid w:val="00E06D9F"/>
    <w:rsid w:val="00E10DAE"/>
    <w:rsid w:val="00E121E4"/>
    <w:rsid w:val="00E12463"/>
    <w:rsid w:val="00E14965"/>
    <w:rsid w:val="00E17224"/>
    <w:rsid w:val="00E209A3"/>
    <w:rsid w:val="00E22514"/>
    <w:rsid w:val="00E22F56"/>
    <w:rsid w:val="00E275A6"/>
    <w:rsid w:val="00E27BEA"/>
    <w:rsid w:val="00E324B2"/>
    <w:rsid w:val="00E32C97"/>
    <w:rsid w:val="00E33B34"/>
    <w:rsid w:val="00E345DE"/>
    <w:rsid w:val="00E34B48"/>
    <w:rsid w:val="00E357B5"/>
    <w:rsid w:val="00E3615C"/>
    <w:rsid w:val="00E367FF"/>
    <w:rsid w:val="00E375D4"/>
    <w:rsid w:val="00E37A2C"/>
    <w:rsid w:val="00E401FE"/>
    <w:rsid w:val="00E40BE8"/>
    <w:rsid w:val="00E413F2"/>
    <w:rsid w:val="00E414EB"/>
    <w:rsid w:val="00E41F91"/>
    <w:rsid w:val="00E43A14"/>
    <w:rsid w:val="00E4489D"/>
    <w:rsid w:val="00E4553C"/>
    <w:rsid w:val="00E5476D"/>
    <w:rsid w:val="00E54FBE"/>
    <w:rsid w:val="00E56EFF"/>
    <w:rsid w:val="00E6064D"/>
    <w:rsid w:val="00E61D32"/>
    <w:rsid w:val="00E61FBA"/>
    <w:rsid w:val="00E62452"/>
    <w:rsid w:val="00E633B7"/>
    <w:rsid w:val="00E64FD8"/>
    <w:rsid w:val="00E65F78"/>
    <w:rsid w:val="00E66119"/>
    <w:rsid w:val="00E675C8"/>
    <w:rsid w:val="00E67F70"/>
    <w:rsid w:val="00E72354"/>
    <w:rsid w:val="00E72975"/>
    <w:rsid w:val="00E7334F"/>
    <w:rsid w:val="00E742B2"/>
    <w:rsid w:val="00E7507F"/>
    <w:rsid w:val="00E759EE"/>
    <w:rsid w:val="00E76120"/>
    <w:rsid w:val="00E77330"/>
    <w:rsid w:val="00E77CFE"/>
    <w:rsid w:val="00E81953"/>
    <w:rsid w:val="00E8339D"/>
    <w:rsid w:val="00E83807"/>
    <w:rsid w:val="00E83C4A"/>
    <w:rsid w:val="00E97E44"/>
    <w:rsid w:val="00EA08B8"/>
    <w:rsid w:val="00EA52F4"/>
    <w:rsid w:val="00EA56F7"/>
    <w:rsid w:val="00EA5745"/>
    <w:rsid w:val="00EB00FC"/>
    <w:rsid w:val="00EB0B19"/>
    <w:rsid w:val="00EB1977"/>
    <w:rsid w:val="00EB1B08"/>
    <w:rsid w:val="00EB3E15"/>
    <w:rsid w:val="00EB451B"/>
    <w:rsid w:val="00EB627F"/>
    <w:rsid w:val="00EB785D"/>
    <w:rsid w:val="00EC0C75"/>
    <w:rsid w:val="00EC1A19"/>
    <w:rsid w:val="00EC26B3"/>
    <w:rsid w:val="00EC41FB"/>
    <w:rsid w:val="00EC5EB1"/>
    <w:rsid w:val="00EC657D"/>
    <w:rsid w:val="00EC7F55"/>
    <w:rsid w:val="00ED04B1"/>
    <w:rsid w:val="00ED0AC8"/>
    <w:rsid w:val="00ED0D6D"/>
    <w:rsid w:val="00ED2069"/>
    <w:rsid w:val="00ED4342"/>
    <w:rsid w:val="00ED7296"/>
    <w:rsid w:val="00ED7736"/>
    <w:rsid w:val="00EE0DD2"/>
    <w:rsid w:val="00EE12A2"/>
    <w:rsid w:val="00EE17D0"/>
    <w:rsid w:val="00EE3612"/>
    <w:rsid w:val="00EE4179"/>
    <w:rsid w:val="00EE4B01"/>
    <w:rsid w:val="00EF2C78"/>
    <w:rsid w:val="00EF6772"/>
    <w:rsid w:val="00EF6EF2"/>
    <w:rsid w:val="00EF748E"/>
    <w:rsid w:val="00EF7512"/>
    <w:rsid w:val="00F005E8"/>
    <w:rsid w:val="00F0272B"/>
    <w:rsid w:val="00F02C2A"/>
    <w:rsid w:val="00F0357F"/>
    <w:rsid w:val="00F03AC2"/>
    <w:rsid w:val="00F03D6E"/>
    <w:rsid w:val="00F1286A"/>
    <w:rsid w:val="00F12FF3"/>
    <w:rsid w:val="00F1338D"/>
    <w:rsid w:val="00F15042"/>
    <w:rsid w:val="00F1661B"/>
    <w:rsid w:val="00F166A2"/>
    <w:rsid w:val="00F20845"/>
    <w:rsid w:val="00F20A46"/>
    <w:rsid w:val="00F2129F"/>
    <w:rsid w:val="00F21424"/>
    <w:rsid w:val="00F26D72"/>
    <w:rsid w:val="00F27A02"/>
    <w:rsid w:val="00F3051F"/>
    <w:rsid w:val="00F30ED2"/>
    <w:rsid w:val="00F33BA2"/>
    <w:rsid w:val="00F33C29"/>
    <w:rsid w:val="00F34B82"/>
    <w:rsid w:val="00F34BC5"/>
    <w:rsid w:val="00F34D4C"/>
    <w:rsid w:val="00F352AC"/>
    <w:rsid w:val="00F40774"/>
    <w:rsid w:val="00F411E2"/>
    <w:rsid w:val="00F43C42"/>
    <w:rsid w:val="00F448AF"/>
    <w:rsid w:val="00F44A33"/>
    <w:rsid w:val="00F45205"/>
    <w:rsid w:val="00F47499"/>
    <w:rsid w:val="00F50426"/>
    <w:rsid w:val="00F51F69"/>
    <w:rsid w:val="00F56388"/>
    <w:rsid w:val="00F56539"/>
    <w:rsid w:val="00F577EA"/>
    <w:rsid w:val="00F60177"/>
    <w:rsid w:val="00F62609"/>
    <w:rsid w:val="00F631DE"/>
    <w:rsid w:val="00F643FB"/>
    <w:rsid w:val="00F65C6E"/>
    <w:rsid w:val="00F65FD0"/>
    <w:rsid w:val="00F667C7"/>
    <w:rsid w:val="00F677F0"/>
    <w:rsid w:val="00F72172"/>
    <w:rsid w:val="00F72A67"/>
    <w:rsid w:val="00F7424B"/>
    <w:rsid w:val="00F773DF"/>
    <w:rsid w:val="00F83087"/>
    <w:rsid w:val="00F8645F"/>
    <w:rsid w:val="00F864A7"/>
    <w:rsid w:val="00F9062B"/>
    <w:rsid w:val="00F90C0F"/>
    <w:rsid w:val="00F90F22"/>
    <w:rsid w:val="00F9271D"/>
    <w:rsid w:val="00F92A72"/>
    <w:rsid w:val="00F95ED8"/>
    <w:rsid w:val="00F96447"/>
    <w:rsid w:val="00F97730"/>
    <w:rsid w:val="00FB03E5"/>
    <w:rsid w:val="00FB2187"/>
    <w:rsid w:val="00FB473F"/>
    <w:rsid w:val="00FB4DFA"/>
    <w:rsid w:val="00FB508B"/>
    <w:rsid w:val="00FB5342"/>
    <w:rsid w:val="00FB6219"/>
    <w:rsid w:val="00FB6C5E"/>
    <w:rsid w:val="00FC0BD7"/>
    <w:rsid w:val="00FC392F"/>
    <w:rsid w:val="00FC4862"/>
    <w:rsid w:val="00FC4C7D"/>
    <w:rsid w:val="00FC695E"/>
    <w:rsid w:val="00FC6990"/>
    <w:rsid w:val="00FC6994"/>
    <w:rsid w:val="00FD0637"/>
    <w:rsid w:val="00FD072E"/>
    <w:rsid w:val="00FD13D1"/>
    <w:rsid w:val="00FD26F0"/>
    <w:rsid w:val="00FD2774"/>
    <w:rsid w:val="00FD27E5"/>
    <w:rsid w:val="00FD3214"/>
    <w:rsid w:val="00FD39A2"/>
    <w:rsid w:val="00FD40F5"/>
    <w:rsid w:val="00FD510A"/>
    <w:rsid w:val="00FE1169"/>
    <w:rsid w:val="00FE34DA"/>
    <w:rsid w:val="00FE3A48"/>
    <w:rsid w:val="00FE3E21"/>
    <w:rsid w:val="00FE3EBD"/>
    <w:rsid w:val="00FE4BA7"/>
    <w:rsid w:val="00FE551E"/>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4C3F4-B45A-41E3-A725-DDD2D49B8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4</TotalTime>
  <Pages>25</Pages>
  <Words>14571</Words>
  <Characters>83056</Characters>
  <Application>Microsoft Office Word</Application>
  <DocSecurity>0</DocSecurity>
  <Lines>692</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2560</cp:revision>
  <cp:lastPrinted>2016-04-12T16:57:00Z</cp:lastPrinted>
  <dcterms:created xsi:type="dcterms:W3CDTF">2016-04-11T23:52:00Z</dcterms:created>
  <dcterms:modified xsi:type="dcterms:W3CDTF">2016-04-18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